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4FFB27D3"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w:t>
      </w:r>
      <w:proofErr w:type="gramStart"/>
      <w:r w:rsidR="00B51B63">
        <w:rPr>
          <w:szCs w:val="22"/>
        </w:rPr>
        <w:t xml:space="preserve">systems </w:t>
      </w:r>
      <w:r w:rsidR="001B2B17">
        <w:rPr>
          <w:szCs w:val="22"/>
        </w:rPr>
        <w:t xml:space="preserve"> </w:t>
      </w:r>
      <w:r w:rsidR="00B51B63">
        <w:rPr>
          <w:szCs w:val="22"/>
        </w:rPr>
        <w:t>threatened</w:t>
      </w:r>
      <w:proofErr w:type="gramEnd"/>
      <w:r w:rsidR="00B51B63">
        <w:rPr>
          <w:szCs w:val="22"/>
        </w:rPr>
        <w:t xml:space="preserve"> </w:t>
      </w:r>
      <w:r w:rsidR="001B2B17">
        <w:rPr>
          <w:szCs w:val="22"/>
        </w:rPr>
        <w:t>by a changing policy environment that is increasing the scale and intensity of production units</w:t>
      </w:r>
      <w:r w:rsidR="00B51B63">
        <w:rPr>
          <w:szCs w:val="22"/>
        </w:rPr>
        <w:t>.</w:t>
      </w:r>
      <w:r w:rsidR="00CA0F5C">
        <w:rPr>
          <w:szCs w:val="22"/>
        </w:rPr>
        <w:t xml:space="preserve"> Agreement</w:t>
      </w:r>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r w:rsidR="00CA0F5C">
        <w:rPr>
          <w:color w:val="000000"/>
          <w:szCs w:val="22"/>
        </w:rPr>
        <w:t xml:space="preserve"> for different contracts. </w:t>
      </w:r>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r w:rsidR="00CA0F5C">
        <w:rPr>
          <w:bCs/>
          <w:szCs w:val="22"/>
        </w:rPr>
        <w:t>;</w:t>
      </w:r>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r w:rsidR="00CA0F5C">
        <w:rPr>
          <w:bCs/>
          <w:szCs w:val="22"/>
        </w:rPr>
        <w:t>.  However,</w:t>
      </w:r>
      <w:r w:rsidR="006C3F0C">
        <w:rPr>
          <w:bCs/>
          <w:szCs w:val="22"/>
        </w:rPr>
        <w:t xml:space="preserve"> </w:t>
      </w:r>
      <w:r w:rsidR="001B7911" w:rsidRPr="00961A71">
        <w:rPr>
          <w:bCs/>
          <w:szCs w:val="22"/>
        </w:rPr>
        <w:t>only 8% were likely to qualify for funding support</w:t>
      </w:r>
      <w:r w:rsidR="006C3F0C">
        <w:rPr>
          <w:bCs/>
          <w:szCs w:val="22"/>
        </w:rPr>
        <w:t xml:space="preserve"> under current requirements</w:t>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r w:rsidR="00D95E6C" w:rsidRPr="00070992">
        <w:t xml:space="preserve"> and €</w:t>
      </w:r>
      <w:r w:rsidR="00D95E6C" w:rsidRPr="00070992">
        <w:rPr>
          <w:color w:val="222222"/>
          <w:shd w:val="clear" w:color="auto" w:fill="FFFFFF"/>
        </w:rPr>
        <w:t xml:space="preserve"> </w:t>
      </w:r>
      <w:r w:rsidR="00327145">
        <w:t>7</w:t>
      </w:r>
      <w:r w:rsidR="006C3F0C">
        <w:rPr>
          <w:vertAlign w:val="superscript"/>
        </w:rPr>
        <w:t xml:space="preserve"> </w:t>
      </w:r>
      <w:r w:rsidR="006C3F0C">
        <w:t>per year</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r w:rsidR="00CA0F5C">
        <w:t xml:space="preserve">hese values are comparable </w:t>
      </w:r>
      <w:proofErr w:type="gramStart"/>
      <w:r w:rsidR="00CA0F5C">
        <w:t xml:space="preserve">to </w:t>
      </w:r>
      <w:r w:rsidR="00B51B63">
        <w:t xml:space="preserve"> </w:t>
      </w:r>
      <w:r w:rsidR="006C3F0C">
        <w:t>Romanian</w:t>
      </w:r>
      <w:proofErr w:type="gramEnd"/>
      <w:r w:rsidR="006C3F0C">
        <w:t xml:space="preserve"> </w:t>
      </w:r>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t>and €</w:t>
      </w:r>
      <w:r w:rsidR="00D95E6C" w:rsidRPr="00070992">
        <w:rPr>
          <w:color w:val="222222"/>
          <w:shd w:val="clear" w:color="auto" w:fill="FFFFFF"/>
        </w:rPr>
        <w:t xml:space="preserve"> </w:t>
      </w:r>
      <w:r w:rsidR="00D95E6C" w:rsidRPr="00070992">
        <w:t>10</w:t>
      </w:r>
      <w:r w:rsidR="00D95E6C">
        <w:t xml:space="preserve"> </w:t>
      </w:r>
      <w:r w:rsidR="006C3F0C">
        <w:t xml:space="preserve">per year </w:t>
      </w:r>
      <w:r w:rsidR="00D95E6C" w:rsidRPr="00070992">
        <w:t>for bovine a</w:t>
      </w:r>
      <w:r w:rsidR="00D95E6C">
        <w:t>nd ovine farmers respe</w:t>
      </w:r>
      <w:r w:rsidR="002B31F1">
        <w:t xml:space="preserve">ctively. </w:t>
      </w:r>
      <w:r w:rsidR="006C3F0C">
        <w:rPr>
          <w:bCs/>
          <w:szCs w:val="22"/>
        </w:rPr>
        <w:t xml:space="preserve">Our </w:t>
      </w:r>
      <w:r w:rsidR="006C3F0C">
        <w:t>estimates of scheme uptake, calculated with coefficient values derived from the CE,</w:t>
      </w:r>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r w:rsidR="006C3F0C">
        <w:rPr>
          <w:bCs/>
        </w:rPr>
        <w:t xml:space="preserve">Romanian </w:t>
      </w:r>
      <w:r w:rsidR="002B31F1">
        <w:rPr>
          <w:bCs/>
        </w:rPr>
        <w:t xml:space="preserve">farmers. Analysis suggests meeting farmer preferences for non-monetary contractual factors </w:t>
      </w:r>
      <w:r w:rsidR="00CA0F5C">
        <w:rPr>
          <w:bCs/>
        </w:rPr>
        <w:t>will</w:t>
      </w:r>
      <w:r w:rsidR="001B2B17">
        <w:rPr>
          <w:bCs/>
        </w:rPr>
        <w:t xml:space="preserve"> </w:t>
      </w:r>
      <w:r w:rsidR="002B31F1">
        <w:rPr>
          <w:bCs/>
        </w:rPr>
        <w:t xml:space="preserve">increase participation. </w:t>
      </w:r>
      <w:bookmarkStart w:id="0" w:name="_GoBack"/>
      <w:bookmarkEnd w:id="0"/>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0C98F0C1" w:rsidR="000C0D80" w:rsidRDefault="005D4BF4" w:rsidP="000C0D80">
      <w:r w:rsidRPr="00961A71">
        <w:t>Farm Animal Genetic Resources (FAnGR)</w:t>
      </w:r>
      <w:r w:rsidR="005521D0">
        <w:t xml:space="preserve"> diversity</w:t>
      </w:r>
      <w:r w:rsidRPr="00961A71">
        <w:t xml:space="preserve"> underpins resilient agricultural systems and  </w:t>
      </w:r>
      <w:r w:rsidR="00263BB0">
        <w:t xml:space="preserve">need to be part of any </w:t>
      </w:r>
      <w:r w:rsidRPr="00961A71">
        <w:t xml:space="preserve"> sustainable intensification (SI) </w:t>
      </w:r>
      <w:r w:rsidR="00DB142C">
        <w:t>strategy</w:t>
      </w:r>
      <w:r w:rsidR="00DB142C" w:rsidRPr="00961A71">
        <w:t xml:space="preserve"> </w:t>
      </w:r>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6258C9AB"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1B7AE2DC" w:rsidR="00FC19E1" w:rsidRPr="003B1FBD" w:rsidRDefault="009413C4" w:rsidP="000C0D80">
      <w:pPr>
        <w:rPr>
          <w:bCs/>
        </w:rPr>
      </w:pPr>
      <w:r>
        <w:t xml:space="preserve">While </w:t>
      </w:r>
      <w:r w:rsidR="00E47529">
        <w:t xml:space="preserve">contractual schemes for rare breed conservation are present in Europe, </w:t>
      </w:r>
      <w:r w:rsidR="00DB142C">
        <w:t xml:space="preserve">many are often </w:t>
      </w:r>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r w:rsidR="0002577D">
        <w:t xml:space="preserve"> (as measured by standard monetary output of </w:t>
      </w:r>
      <w:proofErr w:type="spellStart"/>
      <w:r w:rsidR="0002577D">
        <w:t>agri</w:t>
      </w:r>
      <w:proofErr w:type="spellEnd"/>
      <w:r w:rsidR="0002577D">
        <w:t>-products per holding)</w:t>
      </w:r>
      <w:r w:rsidR="00440E85">
        <w:t xml:space="preserve"> </w:t>
      </w:r>
      <w:r w:rsidR="00144616">
        <w:t xml:space="preserve">is significantly </w:t>
      </w:r>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3CD8FEB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r w:rsidR="00144616">
        <w:rPr>
          <w:bCs/>
        </w:rPr>
        <w:t>are</w:t>
      </w:r>
      <w:r w:rsidR="00A46005">
        <w:rPr>
          <w:bCs/>
        </w:rPr>
        <w:t xml:space="preserve"> </w:t>
      </w:r>
      <w:r w:rsidR="001B2B17">
        <w:rPr>
          <w:bCs/>
        </w:rPr>
        <w:t xml:space="preserve">changing the scale and nature of practices </w:t>
      </w:r>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r w:rsidR="00144616">
        <w:rPr>
          <w:bCs/>
        </w:rPr>
        <w:t>A</w:t>
      </w:r>
      <w:r w:rsidR="001B2B17">
        <w:rPr>
          <w:bCs/>
        </w:rPr>
        <w:t xml:space="preserve"> </w:t>
      </w:r>
      <w:r w:rsidR="005D4BF4" w:rsidRPr="00961A71">
        <w:rPr>
          <w:bCs/>
        </w:rPr>
        <w:t>focus on improv</w:t>
      </w:r>
      <w:r w:rsidR="00144616">
        <w:rPr>
          <w:bCs/>
        </w:rPr>
        <w:t>ed</w:t>
      </w:r>
      <w:r w:rsidR="005D4BF4" w:rsidRPr="00961A71">
        <w:rPr>
          <w:bCs/>
        </w:rPr>
        <w:t xml:space="preserve"> efficiency </w:t>
      </w:r>
      <w:r w:rsidR="00144616">
        <w:rPr>
          <w:bCs/>
        </w:rPr>
        <w:t xml:space="preserve">is at the expense </w:t>
      </w:r>
      <w:proofErr w:type="gramStart"/>
      <w:r w:rsidR="00144616">
        <w:rPr>
          <w:bCs/>
        </w:rPr>
        <w:t xml:space="preserve">of </w:t>
      </w:r>
      <w:r w:rsidR="005D4BF4" w:rsidRPr="00961A71">
        <w:rPr>
          <w:bCs/>
        </w:rPr>
        <w:t xml:space="preserve"> </w:t>
      </w:r>
      <w:r w:rsidR="00E772F7">
        <w:rPr>
          <w:bCs/>
        </w:rPr>
        <w:t>the</w:t>
      </w:r>
      <w:proofErr w:type="gramEnd"/>
      <w:r w:rsidR="00E772F7">
        <w:rPr>
          <w:bCs/>
        </w:rPr>
        <w:t xml:space="preserv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proofErr w:type="gramStart"/>
      <w:r w:rsidR="00DC6BAE">
        <w:rPr>
          <w:bCs/>
        </w:rPr>
        <w:t xml:space="preserve">a </w:t>
      </w:r>
      <w:r w:rsidR="005D4BF4" w:rsidRPr="00961A71">
        <w:rPr>
          <w:bCs/>
        </w:rPr>
        <w:t xml:space="preserve"> need</w:t>
      </w:r>
      <w:proofErr w:type="gramEnd"/>
      <w:r w:rsidR="005D4BF4" w:rsidRPr="00961A71">
        <w:rPr>
          <w:bCs/>
        </w:rPr>
        <w:t xml:space="preserve"> to develop </w:t>
      </w:r>
      <w:r w:rsidR="00A46005">
        <w:rPr>
          <w:bCs/>
        </w:rPr>
        <w:t>targeted</w:t>
      </w:r>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r w:rsidR="000407C4">
        <w:rPr>
          <w:bCs/>
        </w:rPr>
        <w:t>incentives for the supply</w:t>
      </w:r>
      <w:r w:rsidR="00A46005">
        <w:rPr>
          <w:bCs/>
        </w:rPr>
        <w:t xml:space="preserve"> of</w:t>
      </w:r>
      <w:r w:rsidR="000407C4">
        <w:rPr>
          <w:bCs/>
        </w:rPr>
        <w:t xml:space="preserve"> </w:t>
      </w:r>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302C4B69" w:rsidR="00B53600" w:rsidRDefault="001740C1" w:rsidP="000C0D80">
      <w:pPr>
        <w:rPr>
          <w:bCs/>
        </w:rPr>
      </w:pPr>
      <w:r>
        <w:rPr>
          <w:bCs/>
        </w:rPr>
        <w:t xml:space="preserve">Farm scale </w:t>
      </w:r>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r w:rsidR="005F01CC">
        <w:rPr>
          <w:bCs/>
        </w:rPr>
        <w:t>such attributes might influence the</w:t>
      </w:r>
      <w:r w:rsidR="00386315">
        <w:rPr>
          <w:bCs/>
        </w:rPr>
        <w:t xml:space="preserve"> design of conservation programmes </w:t>
      </w:r>
      <w:r w:rsidR="005F01CC">
        <w:rPr>
          <w:bCs/>
        </w:rPr>
        <w:t xml:space="preserve">and </w:t>
      </w:r>
      <w:r w:rsidR="00386315">
        <w:rPr>
          <w:bCs/>
        </w:rPr>
        <w:t xml:space="preserve">farmer </w:t>
      </w:r>
      <w:r w:rsidR="005F01CC">
        <w:rPr>
          <w:bCs/>
        </w:rPr>
        <w:t>willingness to supply diversity</w:t>
      </w:r>
      <w:proofErr w:type="gramStart"/>
      <w:r w:rsidR="005F01CC">
        <w:rPr>
          <w:bCs/>
        </w:rPr>
        <w:t>.</w:t>
      </w:r>
      <w:r w:rsidR="00386315">
        <w:rPr>
          <w:bCs/>
        </w:rPr>
        <w:t>.</w:t>
      </w:r>
      <w:proofErr w:type="gramEnd"/>
      <w:r w:rsidR="00386315">
        <w:rPr>
          <w:bCs/>
        </w:rPr>
        <w:t xml:space="preserve"> </w:t>
      </w:r>
      <w:r w:rsidR="005F01CC">
        <w:rPr>
          <w:bCs/>
        </w:rPr>
        <w:t xml:space="preserve"> Other</w:t>
      </w:r>
      <w:r w:rsidR="00717C86">
        <w:rPr>
          <w:bCs/>
        </w:rPr>
        <w:t xml:space="preserve"> </w:t>
      </w:r>
      <w:proofErr w:type="gramStart"/>
      <w:r w:rsidR="00717C86">
        <w:rPr>
          <w:bCs/>
        </w:rPr>
        <w:t>P</w:t>
      </w:r>
      <w:r w:rsidR="005F01CC">
        <w:rPr>
          <w:bCs/>
        </w:rPr>
        <w:t xml:space="preserve">otential </w:t>
      </w:r>
      <w:r w:rsidR="00DC6BAE">
        <w:rPr>
          <w:bCs/>
        </w:rPr>
        <w:t xml:space="preserve"> </w:t>
      </w:r>
      <w:r w:rsidR="005F01CC">
        <w:rPr>
          <w:bCs/>
        </w:rPr>
        <w:t>technical</w:t>
      </w:r>
      <w:proofErr w:type="gramEnd"/>
      <w:r w:rsidR="005F01CC">
        <w:rPr>
          <w:bCs/>
        </w:rPr>
        <w:t xml:space="preserve"> and institutional </w:t>
      </w:r>
      <w:r w:rsidR="00DC6BAE">
        <w:rPr>
          <w:bCs/>
        </w:rPr>
        <w:t xml:space="preserve"> barriers-to-entry (i.e. requirements for breed genealogical records) </w:t>
      </w:r>
      <w:r w:rsidR="005F01CC">
        <w:rPr>
          <w:bCs/>
        </w:rPr>
        <w:t xml:space="preserve">may also warrant exploration in this context.   </w:t>
      </w:r>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87CAC8A"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r w:rsidR="00AD022D">
        <w:rPr>
          <w:bCs/>
        </w:rPr>
        <w:t xml:space="preserve">supplying </w:t>
      </w:r>
      <w:r w:rsidR="00DE1228">
        <w:rPr>
          <w:bCs/>
        </w:rPr>
        <w:t>(</w:t>
      </w:r>
      <w:r w:rsidR="002E4BC2">
        <w:rPr>
          <w:bCs/>
        </w:rPr>
        <w:t>rare breed</w:t>
      </w:r>
      <w:r w:rsidR="00DE1228">
        <w:rPr>
          <w:bCs/>
        </w:rPr>
        <w:t>)</w:t>
      </w:r>
      <w:r w:rsidR="002E4BC2">
        <w:rPr>
          <w:bCs/>
        </w:rPr>
        <w:t xml:space="preserve"> </w:t>
      </w:r>
      <w:r w:rsidR="004D2795">
        <w:rPr>
          <w:bCs/>
        </w:rPr>
        <w:t xml:space="preserve">conservation </w:t>
      </w:r>
      <w:r w:rsidR="00AD022D">
        <w:rPr>
          <w:bCs/>
        </w:rPr>
        <w:t xml:space="preserve">under alternative </w:t>
      </w:r>
      <w:r w:rsidR="004D2795">
        <w:rPr>
          <w:bCs/>
        </w:rPr>
        <w:t>contracts</w:t>
      </w:r>
      <w:r w:rsidR="00AD022D">
        <w:rPr>
          <w:bCs/>
        </w:rPr>
        <w:t xml:space="preserve"> forms</w:t>
      </w:r>
      <w:r w:rsidR="008450F8" w:rsidRPr="00961A71">
        <w:rPr>
          <w:bCs/>
        </w:rPr>
        <w:t xml:space="preserve"> </w:t>
      </w:r>
      <w:r w:rsidR="008669D3">
        <w:rPr>
          <w:bCs/>
        </w:rPr>
        <w:t>CE</w:t>
      </w:r>
      <w:r w:rsidR="008669D3" w:rsidRPr="00961A71">
        <w:t>s are a stated preference  technique where individual preferences</w:t>
      </w:r>
      <w:r w:rsidR="00AD022D">
        <w:t xml:space="preserve"> </w:t>
      </w:r>
      <w:r w:rsidR="008669D3" w:rsidRPr="00961A71">
        <w:t xml:space="preserve"> for attributes of a good or service are elicited </w:t>
      </w:r>
      <w:r w:rsidR="00413C55">
        <w:t>using</w:t>
      </w:r>
      <w:r w:rsidR="00AD022D">
        <w:t xml:space="preserve"> </w:t>
      </w:r>
      <w:r w:rsidR="008669D3">
        <w:t xml:space="preserve">surveys </w:t>
      </w:r>
      <w:r w:rsidR="00413C55">
        <w:t>that mimic hypothetical scenarios – in this case conservation contracts</w:t>
      </w:r>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r w:rsidR="00413C55">
        <w:rPr>
          <w:bCs/>
        </w:rPr>
        <w:t>adds</w:t>
      </w:r>
      <w:r w:rsidR="008450F8" w:rsidRPr="00961A71">
        <w:rPr>
          <w:bCs/>
        </w:rPr>
        <w:t xml:space="preserve"> to the </w:t>
      </w:r>
      <w:r w:rsidR="008450F8">
        <w:rPr>
          <w:bCs/>
        </w:rPr>
        <w:t xml:space="preserve"> literature on farmers</w:t>
      </w:r>
      <w:r w:rsidR="00413C55">
        <w:rPr>
          <w:bCs/>
        </w:rPr>
        <w:t>’</w:t>
      </w:r>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r w:rsidR="00413C55">
        <w:rPr>
          <w:bCs/>
        </w:rPr>
        <w:t xml:space="preserve">focuses on the neglected issue of </w:t>
      </w:r>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549CC457" w:rsidR="00290ABF" w:rsidRDefault="00290ABF" w:rsidP="000C0D80">
      <w:pPr>
        <w:rPr>
          <w:bCs/>
        </w:rPr>
      </w:pPr>
      <w:r>
        <w:rPr>
          <w:bCs/>
        </w:rPr>
        <w:t xml:space="preserve">The paper is structured as follows.  Section 2 presents background </w:t>
      </w:r>
      <w:proofErr w:type="gramStart"/>
      <w:r w:rsidR="007F447F">
        <w:rPr>
          <w:bCs/>
        </w:rPr>
        <w:t xml:space="preserve">to </w:t>
      </w:r>
      <w:r w:rsidR="00F9666D">
        <w:rPr>
          <w:bCs/>
        </w:rPr>
        <w:t xml:space="preserve"> </w:t>
      </w:r>
      <w:r w:rsidR="004D2795">
        <w:rPr>
          <w:bCs/>
        </w:rPr>
        <w:t>the</w:t>
      </w:r>
      <w:proofErr w:type="gramEnd"/>
      <w:r w:rsidR="004D2795">
        <w:rPr>
          <w:bCs/>
        </w:rPr>
        <w:t xml:space="preserve"> CE</w:t>
      </w:r>
      <w:r w:rsidR="00F9666D">
        <w:rPr>
          <w:bCs/>
        </w:rPr>
        <w:t xml:space="preserve"> </w:t>
      </w:r>
      <w:r w:rsidR="004D2795">
        <w:rPr>
          <w:bCs/>
        </w:rPr>
        <w:t>design and case study site</w:t>
      </w:r>
      <w:r>
        <w:rPr>
          <w:bCs/>
        </w:rPr>
        <w:t xml:space="preserve">. Section 3 reports </w:t>
      </w:r>
      <w:proofErr w:type="gramStart"/>
      <w:r>
        <w:rPr>
          <w:bCs/>
        </w:rPr>
        <w:t xml:space="preserve">the </w:t>
      </w:r>
      <w:r w:rsidR="004D2795">
        <w:rPr>
          <w:bCs/>
        </w:rPr>
        <w:t xml:space="preserve"> analysis</w:t>
      </w:r>
      <w:proofErr w:type="gramEnd"/>
      <w:r w:rsidR="004D2795">
        <w:rPr>
          <w:bCs/>
        </w:rPr>
        <w:t xml:space="preserve"> of choice data. </w:t>
      </w:r>
      <w:r>
        <w:rPr>
          <w:bCs/>
        </w:rPr>
        <w:t>Section 4 provides discussion</w:t>
      </w:r>
      <w:r w:rsidR="007F447F">
        <w:rPr>
          <w:bCs/>
        </w:rPr>
        <w:t xml:space="preserve"> of </w:t>
      </w:r>
      <w:proofErr w:type="gramStart"/>
      <w:r w:rsidR="007F447F">
        <w:rPr>
          <w:bCs/>
        </w:rPr>
        <w:t xml:space="preserve">the </w:t>
      </w:r>
      <w:r>
        <w:rPr>
          <w:bCs/>
        </w:rPr>
        <w:t xml:space="preserve"> </w:t>
      </w:r>
      <w:r w:rsidR="004D2795">
        <w:rPr>
          <w:bCs/>
        </w:rPr>
        <w:t>design</w:t>
      </w:r>
      <w:proofErr w:type="gramEnd"/>
      <w:r w:rsidR="00B53600">
        <w:rPr>
          <w:bCs/>
        </w:rPr>
        <w:t xml:space="preserve"> of rare breed conservation programmes</w:t>
      </w:r>
      <w:r w:rsidR="007F447F">
        <w:rPr>
          <w:bCs/>
        </w:rPr>
        <w:t>,</w:t>
      </w:r>
      <w:r w:rsidR="00B53600">
        <w:rPr>
          <w:bCs/>
        </w:rPr>
        <w:t xml:space="preserve"> and </w:t>
      </w:r>
      <w:r>
        <w:rPr>
          <w:bCs/>
        </w:rPr>
        <w:t xml:space="preserve">Section 5 provides conclusions </w:t>
      </w:r>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22CEFE77" w14:textId="7BBD757E" w:rsidR="00C2431D" w:rsidRDefault="00B40080" w:rsidP="00E715AD">
      <w:r>
        <w:t>As an EU member state, Romania’s agricultural policy is structured and supported in a</w:t>
      </w:r>
      <w:r w:rsidR="003F0EFC">
        <w:t xml:space="preserve">n agreed </w:t>
      </w:r>
      <w:r>
        <w:t xml:space="preserve"> </w:t>
      </w:r>
      <w:r w:rsidR="009E0145" w:rsidRPr="009E0145">
        <w:t>Rural Development Programme (RDP 2014-2020)</w:t>
      </w:r>
      <w:r w:rsidR="003F0EFC">
        <w:t xml:space="preserve">, which </w:t>
      </w:r>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r w:rsidR="001D66C5">
        <w:t xml:space="preserve">Uptake </w:t>
      </w:r>
      <w:r w:rsidR="00E54FA4">
        <w:t>for</w:t>
      </w:r>
      <w:r w:rsidR="00E54FA4" w:rsidRPr="009E0145">
        <w:t xml:space="preserve"> </w:t>
      </w:r>
      <w:r w:rsidR="009E0145" w:rsidRPr="009E0145">
        <w:t xml:space="preserve">this RDP option is </w:t>
      </w:r>
      <w:commentRangeStart w:id="1"/>
      <w:commentRangeStart w:id="2"/>
      <w:r w:rsidR="009E0145" w:rsidRPr="009E0145">
        <w:t xml:space="preserve">anticipated to be </w:t>
      </w:r>
      <w:commentRangeEnd w:id="1"/>
      <w:r w:rsidR="003F0EFC">
        <w:rPr>
          <w:rStyle w:val="CommentReference"/>
        </w:rPr>
        <w:commentReference w:id="1"/>
      </w:r>
      <w:commentRangeEnd w:id="2"/>
      <w:r w:rsidR="001D66C5">
        <w:rPr>
          <w:rStyle w:val="CommentReference"/>
        </w:rPr>
        <w:commentReference w:id="2"/>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r w:rsidR="004F2A20">
        <w:t xml:space="preserve"> </w:t>
      </w:r>
      <w:r w:rsidR="008948FC">
        <w:t xml:space="preserve">has </w:t>
      </w:r>
      <w:r w:rsidR="009E0145" w:rsidRPr="009E0145">
        <w:t xml:space="preserve">found </w:t>
      </w:r>
      <w:r w:rsidR="003F0EFC">
        <w:t xml:space="preserve">that </w:t>
      </w:r>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r w:rsidR="003F0EFC">
        <w:t>as</w:t>
      </w:r>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r w:rsidR="003F0EFC">
        <w:t>match</w:t>
      </w:r>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30134116" w14:textId="413DFBC2"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w:t>
      </w:r>
      <w:proofErr w:type="gramStart"/>
      <w:r w:rsidRPr="001579FC">
        <w:t>though  are</w:t>
      </w:r>
      <w:proofErr w:type="gramEnd"/>
      <w:r w:rsidRPr="001579FC">
        <w:t xml:space="preserve"> much less common. </w:t>
      </w:r>
      <w:r w:rsidR="00474948">
        <w:t>The site is characterised by h</w:t>
      </w:r>
      <w:r w:rsidRPr="001579FC">
        <w:t>igh levels of rural poverty , with average household incomes  below the</w:t>
      </w:r>
      <w:r w:rsidR="00E54FA4">
        <w:t xml:space="preserve"> </w:t>
      </w:r>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01F01B65" w:rsidR="00F733E0" w:rsidRDefault="00827E74" w:rsidP="00E715AD">
      <w:r w:rsidRPr="00827E74">
        <w:t>We surveyed</w:t>
      </w:r>
      <w:r w:rsidR="007000DA">
        <w:t xml:space="preserve"> 17</w:t>
      </w:r>
      <w:r w:rsidR="003B345C">
        <w:t>4</w:t>
      </w:r>
      <w:r w:rsidRPr="00827E74">
        <w:t xml:space="preserve"> livestock keepers 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r w:rsidR="00054CD5">
        <w:t>,</w:t>
      </w:r>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7357A3F7"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1</w:t>
      </w:r>
      <w:r w:rsidRPr="005878F4">
        <w:rPr>
          <w:b/>
        </w:rPr>
        <w:fldChar w:fldCharType="end"/>
      </w:r>
      <w:r w:rsidRPr="000D02E9">
        <w:t xml:space="preserve">: </w:t>
      </w:r>
      <w:r w:rsidR="00054CD5">
        <w:t>L</w:t>
      </w:r>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410702BA" w14:textId="7AB91216" w:rsidR="00C40F6A" w:rsidRDefault="003B345C" w:rsidP="00C40F6A">
      <w:r>
        <w:t>The</w:t>
      </w:r>
      <w:r w:rsidR="00B076D3" w:rsidRPr="00FD12D6">
        <w:t xml:space="preserve"> </w:t>
      </w:r>
      <w:proofErr w:type="gramStart"/>
      <w:r w:rsidR="00B076D3" w:rsidRPr="00FD12D6">
        <w:t xml:space="preserve">survey </w:t>
      </w:r>
      <w:r w:rsidR="00B076D3" w:rsidRPr="00961A71">
        <w:t xml:space="preserve"> consist</w:t>
      </w:r>
      <w:r w:rsidR="00D63CEE">
        <w:t>ed</w:t>
      </w:r>
      <w:proofErr w:type="gramEnd"/>
      <w:r w:rsidR="00D63CEE">
        <w:t xml:space="preserve">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r w:rsidR="00B076D3" w:rsidRPr="00961A71">
        <w:t>,</w:t>
      </w:r>
      <w:proofErr w:type="gramEnd"/>
      <w:r w:rsidR="00B076D3" w:rsidRPr="00961A71">
        <w:t xml:space="preserve">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r w:rsidR="00054CD5">
        <w:t>In the s</w:t>
      </w:r>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w:t>
      </w:r>
      <w:proofErr w:type="gramStart"/>
      <w:r w:rsidR="006519F0">
        <w:t xml:space="preserve">and  </w:t>
      </w:r>
      <w:r w:rsidR="00054CD5">
        <w:t>ever</w:t>
      </w:r>
      <w:proofErr w:type="gramEnd"/>
      <w:r w:rsidR="00054CD5">
        <w:t xml:space="preserve"> </w:t>
      </w:r>
      <w:r w:rsidR="006519F0">
        <w:t>considered applying for this support</w:t>
      </w:r>
      <w:r w:rsidR="00B076D3" w:rsidRPr="00961A71">
        <w:t xml:space="preserve">. </w:t>
      </w:r>
      <w:r w:rsidR="00B076D3" w:rsidRPr="00C40F6A">
        <w:t>The third part of the questionnaire included the CE</w:t>
      </w:r>
      <w:r w:rsidR="0038170C" w:rsidRPr="00C40F6A">
        <w:t>.</w:t>
      </w:r>
      <w:r w:rsidR="00D63CEE">
        <w:t xml:space="preserve"> </w:t>
      </w:r>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information </w:t>
      </w:r>
      <w:r w:rsidR="00C72C2D" w:rsidRPr="00D902AC">
        <w:t>was</w:t>
      </w:r>
      <w:r w:rsidR="00C72C2D">
        <w:t xml:space="preserve"> </w:t>
      </w:r>
      <w:r w:rsidR="00C72C2D" w:rsidRPr="00D902AC">
        <w:t>used to identify genuine choices from protest bids; the latter subsequently being removed from the analysis.</w:t>
      </w:r>
      <w:r w:rsidR="00C72C2D">
        <w:t xml:space="preserve"> </w:t>
      </w:r>
      <w:r w:rsidR="00D902AC">
        <w:t xml:space="preserve"> </w:t>
      </w:r>
      <w:r w:rsidR="00054CD5">
        <w:t>Respondents</w:t>
      </w:r>
      <w:r w:rsidR="00D902AC">
        <w:t xml:space="preserve"> were also </w:t>
      </w:r>
      <w:r w:rsidR="00B076D3" w:rsidRPr="00C40F6A">
        <w:t xml:space="preserve">asked </w:t>
      </w:r>
      <w:r w:rsidR="003E49B6">
        <w:t xml:space="preserve">about their </w:t>
      </w:r>
      <w:r w:rsidR="0036670E" w:rsidRPr="00C40F6A">
        <w:t xml:space="preserve">preference concerning </w:t>
      </w:r>
      <w:r w:rsidR="00054CD5">
        <w:t xml:space="preserve">scheme </w:t>
      </w:r>
      <w:proofErr w:type="gramStart"/>
      <w:r w:rsidR="0036670E" w:rsidRPr="00C40F6A">
        <w:t>remittance</w:t>
      </w:r>
      <w:r w:rsidR="00B076D3" w:rsidRPr="00C40F6A">
        <w:t xml:space="preserve">  (</w:t>
      </w:r>
      <w:proofErr w:type="gramEnd"/>
      <w:r w:rsidR="00B076D3" w:rsidRPr="00C40F6A">
        <w:t>i.e. individual</w:t>
      </w:r>
      <w:r w:rsidR="00D63CEE">
        <w:t xml:space="preserve"> </w:t>
      </w:r>
      <w:r w:rsidR="00D902AC">
        <w:t xml:space="preserve">or community </w:t>
      </w:r>
      <w:r w:rsidR="00D63CEE">
        <w:t>payment</w:t>
      </w:r>
      <w:r w:rsidR="00B076D3" w:rsidRPr="00C40F6A">
        <w:t xml:space="preserve">). </w:t>
      </w:r>
      <w:r w:rsidR="00054CD5">
        <w:t>The f</w:t>
      </w:r>
      <w:r w:rsidR="006519F0">
        <w:t>ourth</w:t>
      </w:r>
      <w:r w:rsidR="00054CD5">
        <w:t xml:space="preserve"> section collected </w:t>
      </w:r>
      <w:r w:rsidR="00B076D3" w:rsidRPr="00C40F6A">
        <w:t xml:space="preserve">socio-economic information including </w:t>
      </w:r>
      <w:r w:rsidR="00054CD5">
        <w:t xml:space="preserve">respondent </w:t>
      </w:r>
      <w:r w:rsidR="00B076D3" w:rsidRPr="00C40F6A">
        <w:t>age, gender</w:t>
      </w:r>
      <w:r w:rsidR="0036670E" w:rsidRPr="00C40F6A">
        <w:t xml:space="preserve">, </w:t>
      </w:r>
      <w:r w:rsidR="001E7286" w:rsidRPr="00C40F6A">
        <w:t>education</w:t>
      </w:r>
      <w:r w:rsidR="00054CD5">
        <w:t>al</w:t>
      </w:r>
      <w:r w:rsidR="0036670E" w:rsidRPr="00C40F6A">
        <w:t xml:space="preserve"> attainment and</w:t>
      </w:r>
      <w:r w:rsidR="00B076D3" w:rsidRPr="00C40F6A">
        <w:t xml:space="preserve"> </w:t>
      </w:r>
      <w:r w:rsidR="00054CD5">
        <w:t xml:space="preserve">household </w:t>
      </w:r>
      <w:r w:rsidR="00B076D3" w:rsidRPr="00C40F6A">
        <w:t>income</w:t>
      </w:r>
      <w:r w:rsidR="00054CD5">
        <w:t xml:space="preserve">. </w:t>
      </w:r>
      <w:r w:rsidR="0036670E">
        <w:t xml:space="preserve">. </w:t>
      </w:r>
      <w:r w:rsidR="00B076D3"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7BF1D7C1" w:rsidR="00AD4937" w:rsidRDefault="00EB2C3C" w:rsidP="007A7164">
      <w:r w:rsidRPr="00BC5194">
        <w:t xml:space="preserve">In CEs, respondents are asked to repeatedly choose from a number of options that differ in their attributes or characteristics following an experimental design. </w:t>
      </w:r>
      <w:r w:rsidR="007850F8">
        <w:t xml:space="preserve">The </w:t>
      </w:r>
      <w:r w:rsidR="00106051">
        <w:t>CE elicited</w:t>
      </w:r>
      <w:r w:rsidR="001579FC">
        <w:t xml:space="preserve"> individual preferences</w:t>
      </w:r>
      <w:r w:rsidR="00A27B61">
        <w:t xml:space="preserve"> using hypothetical </w:t>
      </w:r>
      <w:r w:rsidR="007850F8">
        <w:t xml:space="preserve">conservation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r w:rsidR="000F1759">
        <w:t>2</w:t>
      </w:r>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r w:rsidR="00F47208">
        <w:t xml:space="preserve">alternative </w:t>
      </w:r>
      <w:r w:rsidR="007A7164" w:rsidRPr="007A7164">
        <w:t>contract</w:t>
      </w:r>
      <w:r w:rsidR="00F47208">
        <w:t>s</w:t>
      </w:r>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r w:rsidR="00F47208">
        <w:t>their</w:t>
      </w:r>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 expert consultations and pilot testing</w:t>
      </w:r>
      <w:r w:rsidR="00D63CEE">
        <w:t>.</w:t>
      </w:r>
    </w:p>
    <w:p w14:paraId="17656449" w14:textId="77777777" w:rsidR="00AD4937" w:rsidRDefault="00AD4937" w:rsidP="007A7164"/>
    <w:p w14:paraId="27C503FC" w14:textId="4438DA28" w:rsidR="00DC1B7C" w:rsidRDefault="003E49B6" w:rsidP="007A7164">
      <w:r>
        <w:t>E</w:t>
      </w:r>
      <w:r w:rsidR="007A7164" w:rsidRPr="007A7164">
        <w:t xml:space="preserve">ach </w:t>
      </w:r>
      <w:r w:rsidR="000F1759">
        <w:t>contract option</w:t>
      </w:r>
      <w:r w:rsidR="007A7164" w:rsidRPr="007A7164">
        <w:t xml:space="preserve"> </w:t>
      </w:r>
      <w:r>
        <w:t>consisted of four attributes (Table 1). The first three attributes described</w:t>
      </w:r>
      <w:r w:rsidR="007A7164" w:rsidRPr="007A7164">
        <w:t xml:space="preserve"> contract length (CL)</w:t>
      </w:r>
      <w:r>
        <w:t>;</w:t>
      </w:r>
      <w:r w:rsidR="007A7164" w:rsidRPr="007A7164">
        <w:t xml:space="preserve"> scheme support (SS)</w:t>
      </w:r>
      <w:r>
        <w:t>;</w:t>
      </w:r>
      <w:r w:rsidR="007A7164" w:rsidRPr="007A7164">
        <w:t xml:space="preserve"> and structure of scheme (SOS)</w:t>
      </w:r>
      <w:r w:rsidR="00E746CF">
        <w:t xml:space="preserve"> and were effects coded in the analysis</w:t>
      </w:r>
      <w:r w:rsidR="007A7164" w:rsidRPr="007A7164">
        <w:t xml:space="preserve">. </w:t>
      </w:r>
      <w:r w:rsidR="00CA5A11">
        <w:t xml:space="preserve"> Choice of </w:t>
      </w:r>
      <w:r w:rsidR="008669D3">
        <w:t xml:space="preserve">attributes </w:t>
      </w:r>
      <w:r w:rsidR="00CA5A11">
        <w:t xml:space="preserve">drew </w:t>
      </w:r>
      <w:r w:rsidR="008669D3">
        <w:t xml:space="preserve"> on empirical </w:t>
      </w:r>
      <w:r w:rsidR="003D00A4">
        <w:t>work</w:t>
      </w:r>
      <w:r w:rsidR="008669D3">
        <w:t xml:space="preserve"> </w:t>
      </w:r>
      <w:r w:rsidR="003D00A4">
        <w:t>suggesting</w:t>
      </w:r>
      <w:r w:rsidR="008669D3">
        <w:t xml:space="preserve"> </w:t>
      </w:r>
      <w:r w:rsidR="00CA5A11">
        <w:t>their importance in</w:t>
      </w:r>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E746CF">
        <w:t>.</w:t>
      </w:r>
      <w:r w:rsidR="008669D3">
        <w:t xml:space="preserve"> </w:t>
      </w:r>
      <w:r w:rsidR="007A7164" w:rsidRPr="007A7164">
        <w:t>A final monetary attribute (COS) represented a</w:t>
      </w:r>
      <w:r w:rsidR="00CF4AF7">
        <w:t>n annual</w:t>
      </w:r>
      <w:r w:rsidR="007A7164" w:rsidRPr="007A7164">
        <w:t xml:space="preserve"> </w:t>
      </w:r>
      <w:r w:rsidR="00CF4AF7">
        <w:t>payment to farmers</w:t>
      </w:r>
      <w:r w:rsidR="00CF4AF7" w:rsidRPr="007A7164">
        <w:t xml:space="preserve"> </w:t>
      </w:r>
      <w:r w:rsidR="007A7164" w:rsidRPr="007A7164">
        <w:t>(per animal) a</w:t>
      </w:r>
      <w:r w:rsidR="00B012C4">
        <w:t>nd took four different levels</w:t>
      </w:r>
      <w:r w:rsidR="00E746CF">
        <w:t>.</w:t>
      </w:r>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r w:rsidR="00CA5A11">
        <w:t xml:space="preserve">that </w:t>
      </w:r>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r w:rsidR="00CA5A11">
        <w:t xml:space="preserve"> under current RDP conditions.</w:t>
      </w:r>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EB62D6">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r w:rsidR="00E746CF">
        <w:rPr>
          <w:rFonts w:ascii="Times New Roman" w:hAnsi="Times New Roman"/>
          <w:b w:val="0"/>
          <w:bCs w:val="0"/>
          <w:color w:val="auto"/>
          <w:sz w:val="22"/>
          <w:szCs w:val="22"/>
        </w:rPr>
        <w:t xml:space="preserve"> including relevant coding and </w:t>
      </w:r>
      <w:proofErr w:type="gramStart"/>
      <w:r w:rsidR="00E746CF">
        <w:rPr>
          <w:rFonts w:ascii="Times New Roman" w:hAnsi="Times New Roman"/>
          <w:b w:val="0"/>
          <w:bCs w:val="0"/>
          <w:color w:val="auto"/>
          <w:sz w:val="22"/>
          <w:szCs w:val="22"/>
        </w:rPr>
        <w:t xml:space="preserve">a </w:t>
      </w:r>
      <w:proofErr w:type="spellStart"/>
      <w:r w:rsidR="00E746CF">
        <w:rPr>
          <w:rFonts w:ascii="Times New Roman" w:hAnsi="Times New Roman"/>
          <w:b w:val="0"/>
          <w:bCs w:val="0"/>
          <w:color w:val="auto"/>
          <w:sz w:val="22"/>
          <w:szCs w:val="22"/>
        </w:rPr>
        <w:t>prioir</w:t>
      </w:r>
      <w:proofErr w:type="spellEnd"/>
      <w:r w:rsidR="00E746CF">
        <w:rPr>
          <w:rFonts w:ascii="Times New Roman" w:hAnsi="Times New Roman"/>
          <w:b w:val="0"/>
          <w:bCs w:val="0"/>
          <w:color w:val="auto"/>
          <w:sz w:val="22"/>
          <w:szCs w:val="22"/>
        </w:rPr>
        <w:t xml:space="preserve"> expectations</w:t>
      </w:r>
      <w:proofErr w:type="gramEnd"/>
    </w:p>
    <w:p w14:paraId="01384A5E" w14:textId="77777777" w:rsidR="00DC1B7C" w:rsidRDefault="00DC1B7C" w:rsidP="007A7164"/>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ntract attributes</w:t>
            </w:r>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No. of levels </w:t>
            </w:r>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Coding</w:t>
            </w:r>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 xml:space="preserve">Attribute levels </w:t>
            </w:r>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b/>
                <w:bCs/>
                <w:color w:val="000000"/>
                <w:sz w:val="20"/>
                <w:szCs w:val="20"/>
                <w:lang w:eastAsia="en-GB"/>
              </w:rPr>
            </w:pPr>
            <w:r w:rsidRPr="00EB2C3C">
              <w:rPr>
                <w:b/>
                <w:bCs/>
                <w:color w:val="000000"/>
                <w:sz w:val="20"/>
                <w:szCs w:val="20"/>
                <w:lang w:eastAsia="en-GB"/>
              </w:rPr>
              <w:t>Expected sign</w:t>
            </w:r>
          </w:p>
        </w:tc>
      </w:tr>
      <w:tr w:rsidR="00EB2C3C" w:rsidRPr="00EB2C3C" w14:paraId="4B8C418A" w14:textId="77777777" w:rsidTr="00EB2C3C">
        <w:trPr>
          <w:trHeight w:val="402"/>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Contract duration</w:t>
            </w:r>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Pr>
                <w:color w:val="000000"/>
                <w:sz w:val="20"/>
                <w:szCs w:val="20"/>
                <w:lang w:eastAsia="en-GB"/>
              </w:rPr>
              <w:t>5 years</w:t>
            </w:r>
          </w:p>
          <w:p w14:paraId="104FA286" w14:textId="573123AF"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10 years</w:t>
            </w:r>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744148A" w14:textId="77777777" w:rsidTr="00EB2C3C">
        <w:trPr>
          <w:trHeight w:val="402"/>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cheme support </w:t>
            </w:r>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 xml:space="preserve">Additional advisory support throughout the scheme (e.g. additional training for animal breeding) </w:t>
            </w:r>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44E29C4C" w14:textId="77777777" w:rsidTr="00EB2C3C">
        <w:trPr>
          <w:trHeight w:val="402"/>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tructure of scheme </w:t>
            </w:r>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2</w:t>
            </w:r>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Effects</w:t>
            </w:r>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r>
              <w:rPr>
                <w:color w:val="000000"/>
                <w:sz w:val="20"/>
                <w:szCs w:val="20"/>
                <w:lang w:eastAsia="en-GB"/>
              </w:rPr>
              <w:t xml:space="preserve">- </w:t>
            </w:r>
            <w:r w:rsidR="00EB2C3C" w:rsidRPr="00EB2C3C">
              <w:rPr>
                <w:color w:val="000000"/>
                <w:sz w:val="20"/>
                <w:szCs w:val="20"/>
                <w:lang w:eastAsia="en-GB"/>
              </w:rPr>
              <w:t>Community managed conservation scheme programme</w:t>
            </w:r>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16503C8E" w14:textId="77777777" w:rsidTr="00EB2C3C">
        <w:trPr>
          <w:trHeight w:val="402"/>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 xml:space="preserve">Subsidy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4</w:t>
            </w:r>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color w:val="000000"/>
                <w:sz w:val="20"/>
                <w:szCs w:val="20"/>
                <w:lang w:eastAsia="en-GB"/>
              </w:rPr>
            </w:pPr>
            <w:r>
              <w:rPr>
                <w:color w:val="000000"/>
                <w:sz w:val="20"/>
                <w:szCs w:val="20"/>
                <w:lang w:eastAsia="en-GB"/>
              </w:rPr>
              <w:t xml:space="preserve">- </w:t>
            </w:r>
            <w:r w:rsidRPr="00E746CF">
              <w:rPr>
                <w:color w:val="000000"/>
                <w:sz w:val="20"/>
                <w:szCs w:val="20"/>
                <w:lang w:eastAsia="en-GB"/>
              </w:rPr>
              <w:t>Bovines = 90; 270; 530; 890 Lei / year</w:t>
            </w:r>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w:t>
            </w:r>
          </w:p>
        </w:tc>
      </w:tr>
      <w:tr w:rsidR="00EB2C3C" w:rsidRPr="00EB2C3C" w14:paraId="392715AE" w14:textId="77777777" w:rsidTr="00EB2C3C">
        <w:trPr>
          <w:trHeight w:val="402"/>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color w:val="000000"/>
                <w:sz w:val="20"/>
                <w:szCs w:val="20"/>
                <w:lang w:eastAsia="en-GB"/>
              </w:rPr>
            </w:pPr>
            <w:r w:rsidRPr="00EB2C3C">
              <w:rPr>
                <w:color w:val="000000"/>
                <w:sz w:val="20"/>
                <w:szCs w:val="20"/>
                <w:lang w:eastAsia="en-GB"/>
              </w:rPr>
              <w:t>Discrete</w:t>
            </w:r>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color w:val="000000"/>
                <w:sz w:val="20"/>
                <w:szCs w:val="20"/>
                <w:lang w:eastAsia="en-GB"/>
              </w:rPr>
            </w:pPr>
            <w:r>
              <w:rPr>
                <w:color w:val="000000"/>
                <w:sz w:val="20"/>
                <w:szCs w:val="20"/>
                <w:lang w:eastAsia="en-GB"/>
              </w:rPr>
              <w:t xml:space="preserve">- </w:t>
            </w:r>
            <w:proofErr w:type="spellStart"/>
            <w:r w:rsidRPr="00E746CF">
              <w:rPr>
                <w:color w:val="000000"/>
                <w:sz w:val="20"/>
                <w:szCs w:val="20"/>
                <w:lang w:eastAsia="en-GB"/>
              </w:rPr>
              <w:t>Ovines</w:t>
            </w:r>
            <w:proofErr w:type="spellEnd"/>
            <w:r w:rsidRPr="00E746CF">
              <w:rPr>
                <w:color w:val="000000"/>
                <w:sz w:val="20"/>
                <w:szCs w:val="20"/>
                <w:lang w:eastAsia="en-GB"/>
              </w:rPr>
              <w:t xml:space="preserve"> = 5; 15; 25; 45 Lei / year</w:t>
            </w:r>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color w:val="000000"/>
                <w:sz w:val="20"/>
                <w:szCs w:val="20"/>
                <w:lang w:eastAsia="en-GB"/>
              </w:rPr>
            </w:pPr>
          </w:p>
        </w:tc>
      </w:tr>
    </w:tbl>
    <w:p w14:paraId="2D8796B3" w14:textId="088A9FA9" w:rsidR="00EB2C3C" w:rsidRPr="007A7164" w:rsidRDefault="00EB2C3C" w:rsidP="007A7164">
      <w:r>
        <w:tab/>
      </w:r>
    </w:p>
    <w:p w14:paraId="67899884" w14:textId="6A32E8AE" w:rsidR="00B012C4" w:rsidRDefault="00F17B50" w:rsidP="00F32089">
      <w:r>
        <w:t>Choice set</w:t>
      </w:r>
      <w:r w:rsidR="002105EF">
        <w:t xml:space="preserve"> </w:t>
      </w:r>
      <w:r>
        <w:t xml:space="preserve">design </w:t>
      </w:r>
      <w:r w:rsidR="004F6B29">
        <w:t>was</w:t>
      </w:r>
      <w:r>
        <w:t xml:space="preserve"> optimised according to prior information </w:t>
      </w:r>
      <w:r w:rsidR="004F6B29">
        <w:t>on</w:t>
      </w:r>
      <w:r>
        <w:t xml:space="preserve"> </w:t>
      </w:r>
      <w:r w:rsidR="004F6B29">
        <w:t>the distribution of random parameters</w:t>
      </w:r>
      <w:r>
        <w:t xml:space="preserve"> to improve statistical efficiency</w:t>
      </w:r>
      <w:r w:rsidR="006F50BB">
        <w:t xml:space="preserve"> (i.e. reduction in sample size </w:t>
      </w:r>
      <w:r w:rsidR="00A44783">
        <w:t xml:space="preserve">needed </w:t>
      </w:r>
      <w:r w:rsidR="006F50BB">
        <w:t>to achieve statistical significance)</w:t>
      </w:r>
      <w:r>
        <w:t xml:space="preserve"> </w:t>
      </w:r>
      <w:r>
        <w:fldChar w:fldCharType="begin" w:fldLock="1"/>
      </w:r>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r>
        <w:fldChar w:fldCharType="end"/>
      </w:r>
      <w:r w:rsidR="004F6B29">
        <w:t>.</w:t>
      </w:r>
      <w:r>
        <w:t xml:space="preserve"> </w:t>
      </w:r>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r w:rsidR="00CC2746">
        <w:t>for</w:t>
      </w:r>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r w:rsidR="00CC2746">
        <w:t xml:space="preserve">Figure 2 </w:t>
      </w:r>
      <w:proofErr w:type="gramStart"/>
      <w:r w:rsidR="00CC2746">
        <w:t xml:space="preserve">shows </w:t>
      </w:r>
      <w:r w:rsidR="00C266C5">
        <w:t xml:space="preserve"> a</w:t>
      </w:r>
      <w:proofErr w:type="gramEnd"/>
      <w:r w:rsidR="00C266C5">
        <w:t xml:space="preserve"> typical choice task </w:t>
      </w:r>
      <w:r w:rsidR="00C266C5" w:rsidRPr="00DC1B7C">
        <w:t>presented to respondents</w:t>
      </w:r>
      <w:r w:rsidR="00CC2746">
        <w:t>..</w:t>
      </w:r>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3E154276"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Basic a</w:t>
            </w:r>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50A38E3F" w:rsidR="00231D29" w:rsidRDefault="008540DD"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Additional advisory support (e.g. extra training)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2D94D783"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421C8126"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r w:rsidR="00D31F3E">
        <w:t xml:space="preserve"> of choice models</w:t>
      </w:r>
    </w:p>
    <w:p w14:paraId="3E176FC9" w14:textId="6B9DC77C" w:rsidR="00EF4D6A" w:rsidRDefault="005E7301" w:rsidP="00EF4D6A">
      <w:r>
        <w:t xml:space="preserve">Respondent choices in a </w:t>
      </w:r>
      <w:r w:rsidR="00EF4D6A" w:rsidRPr="00961A71">
        <w:t xml:space="preserve">CE </w:t>
      </w:r>
      <w:r>
        <w:t xml:space="preserve">can be modelled with reference to </w:t>
      </w:r>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r w:rsidR="00B96F9A">
        <w:t xml:space="preserve">The standard choice mode is the multinomial logit (MNL) model </w:t>
      </w:r>
      <w:r w:rsidR="00B96F9A">
        <w:fldChar w:fldCharType="begin" w:fldLock="1"/>
      </w:r>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r w:rsidR="00B96F9A">
        <w:fldChar w:fldCharType="end"/>
      </w:r>
      <w:r w:rsidR="00B96F9A">
        <w:t xml:space="preserve"> which assumes the random component of the utility of the alternatives is independent and identically distributed (</w:t>
      </w:r>
      <w:proofErr w:type="spellStart"/>
      <w:r w:rsidR="00B96F9A" w:rsidRPr="00EB62D6">
        <w:rPr>
          <w:i/>
        </w:rPr>
        <w:t>i.i.d</w:t>
      </w:r>
      <w:proofErr w:type="spellEnd"/>
      <w:r w:rsidR="00B96F9A">
        <w:t xml:space="preserve">.). A key limitation of the MNL is that preferences for attributes of different alternatives are assumed to be homogenous across individuals.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DC1C4E">
        <w:t xml:space="preserve">is more advanced and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r w:rsidR="00CC2746">
        <w:rPr>
          <w:lang w:eastAsia="zh-CN" w:bidi="ta-IN"/>
        </w:rPr>
        <w:t>that</w:t>
      </w:r>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EB62D6"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r w:rsidR="002F1BC1">
        <w:t>,</w:t>
      </w:r>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1EFACCFF"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r w:rsidR="00865E25">
        <w:t>3</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756918BC" w:rsidR="00156109" w:rsidRPr="00156109" w:rsidRDefault="00EE6732" w:rsidP="00156109">
      <w:pPr>
        <w:pStyle w:val="Heading2"/>
      </w:pPr>
      <w:r>
        <w:t>Respondent c</w:t>
      </w:r>
      <w:r w:rsidR="00156109" w:rsidRPr="00156109">
        <w:t xml:space="preserve">haracteristics </w:t>
      </w:r>
    </w:p>
    <w:p w14:paraId="2D42AA79" w14:textId="722A8309"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r w:rsidR="009C346D">
        <w:t xml:space="preserve">45 </w:t>
      </w:r>
      <w:r>
        <w:t xml:space="preserve">respondents kept both </w:t>
      </w:r>
      <w:proofErr w:type="spellStart"/>
      <w:r>
        <w:t>ovines</w:t>
      </w:r>
      <w:proofErr w:type="spellEnd"/>
      <w:r>
        <w:t xml:space="preserve"> and bovines</w:t>
      </w:r>
      <w:r w:rsidR="00E276D7">
        <w:t>)</w:t>
      </w:r>
      <w:r w:rsidR="00E276D7" w:rsidRPr="00070992">
        <w:t xml:space="preserve">. </w:t>
      </w:r>
      <w:r w:rsidR="000C5905">
        <w:t xml:space="preserve"> </w:t>
      </w:r>
      <w:proofErr w:type="gramStart"/>
      <w:r w:rsidR="00EE6732">
        <w:t>M</w:t>
      </w:r>
      <w:r w:rsidR="000C5905">
        <w:t>ean  age</w:t>
      </w:r>
      <w:proofErr w:type="gramEnd"/>
      <w:r w:rsidR="000C5905">
        <w:t xml:space="preserve"> of participants was</w:t>
      </w:r>
      <w:r w:rsidR="005878F4" w:rsidRPr="00156109">
        <w:t xml:space="preserve"> from </w:t>
      </w:r>
      <w:r w:rsidR="005878F4">
        <w:t>40-49</w:t>
      </w:r>
      <w:r w:rsidR="005878F4" w:rsidRPr="00156109">
        <w:t xml:space="preserve"> years</w:t>
      </w:r>
      <w:r w:rsidR="00CE1789">
        <w:t xml:space="preserve">, with </w:t>
      </w:r>
      <w:r w:rsidR="005878F4" w:rsidRPr="00156109">
        <w:t xml:space="preserve"> highest education level</w:t>
      </w:r>
      <w:r w:rsidR="00CE1789">
        <w:t>s</w:t>
      </w:r>
      <w:r w:rsidR="005878F4" w:rsidRPr="00156109">
        <w:t xml:space="preserve"> of either secondary school or college</w:t>
      </w:r>
      <w:r w:rsidR="00DD5500">
        <w:t xml:space="preserve"> (Table 2</w:t>
      </w:r>
      <w:r w:rsidR="005878F4">
        <w:t>). 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p>
    <w:p w14:paraId="7192B9F9" w14:textId="77777777" w:rsidR="001F5A44" w:rsidRPr="001F5A44" w:rsidRDefault="001F5A44" w:rsidP="001F5A44">
      <w:pPr>
        <w:rPr>
          <w:sz w:val="18"/>
          <w:szCs w:val="18"/>
        </w:rPr>
      </w:pPr>
    </w:p>
    <w:p w14:paraId="24F57361" w14:textId="2ADCE238" w:rsidR="00992342" w:rsidRDefault="000D02E9" w:rsidP="005878F4">
      <w:pPr>
        <w:pStyle w:val="Caption"/>
        <w:rPr>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EB62D6">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3"/>
      <w:r w:rsidR="00AA6C54">
        <w:rPr>
          <w:rFonts w:ascii="Times New Roman" w:hAnsi="Times New Roman"/>
          <w:b w:val="0"/>
          <w:color w:val="auto"/>
          <w:sz w:val="22"/>
          <w:szCs w:val="22"/>
        </w:rPr>
        <w:t>Respondent s</w:t>
      </w:r>
      <w:r w:rsidRPr="005878F4">
        <w:rPr>
          <w:rFonts w:ascii="Times New Roman" w:hAnsi="Times New Roman"/>
          <w:b w:val="0"/>
          <w:color w:val="auto"/>
          <w:sz w:val="22"/>
          <w:szCs w:val="22"/>
        </w:rPr>
        <w:t xml:space="preserve">ummary statistics  </w:t>
      </w:r>
      <w:commentRangeEnd w:id="3"/>
      <w:r w:rsidR="008540DD">
        <w:rPr>
          <w:rStyle w:val="CommentReference"/>
          <w:rFonts w:ascii="Times New Roman" w:eastAsia="Times New Roman" w:hAnsi="Times New Roman"/>
          <w:b w:val="0"/>
          <w:bCs w:val="0"/>
          <w:color w:val="auto"/>
        </w:rPr>
        <w:commentReference w:id="3"/>
      </w:r>
    </w:p>
    <w:p w14:paraId="7BC88018" w14:textId="77777777" w:rsidR="00D57379" w:rsidRDefault="00D57379" w:rsidP="00EB62D6"/>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Variable</w:t>
            </w:r>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Interpretation</w:t>
            </w:r>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Mean</w:t>
            </w:r>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Std. Dev</w:t>
            </w:r>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b/>
                <w:bCs/>
                <w:color w:val="000000"/>
                <w:sz w:val="20"/>
                <w:szCs w:val="20"/>
                <w:lang w:eastAsia="en-GB"/>
              </w:rPr>
            </w:pPr>
            <w:r w:rsidRPr="00D57379">
              <w:rPr>
                <w:b/>
                <w:bCs/>
                <w:color w:val="000000"/>
                <w:sz w:val="20"/>
                <w:szCs w:val="20"/>
                <w:lang w:eastAsia="en-GB"/>
              </w:rPr>
              <w:t>National mean</w:t>
            </w:r>
          </w:p>
        </w:tc>
      </w:tr>
      <w:tr w:rsidR="00D57379" w:rsidRPr="00D57379" w14:paraId="21F4BFDE" w14:textId="77777777" w:rsidTr="00D57379">
        <w:trPr>
          <w:trHeight w:val="285"/>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Gender</w:t>
            </w:r>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male, 0 otherwise</w:t>
            </w:r>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3</w:t>
            </w:r>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91</w:t>
            </w:r>
          </w:p>
        </w:tc>
        <w:tc>
          <w:tcPr>
            <w:tcW w:w="1760" w:type="dxa"/>
            <w:tcBorders>
              <w:top w:val="nil"/>
              <w:left w:val="nil"/>
              <w:bottom w:val="nil"/>
              <w:right w:val="nil"/>
            </w:tcBorders>
            <w:shd w:val="clear" w:color="auto" w:fill="auto"/>
            <w:vAlign w:val="center"/>
            <w:hideMark/>
          </w:tcPr>
          <w:p w14:paraId="193F06CE" w14:textId="10E1997B"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0.49</w:t>
            </w:r>
            <w:r w:rsidR="002E2E8F">
              <w:rPr>
                <w:color w:val="000000"/>
                <w:sz w:val="20"/>
                <w:szCs w:val="20"/>
                <w:vertAlign w:val="superscript"/>
                <w:lang w:eastAsia="en-GB"/>
              </w:rPr>
              <w:t>a</w:t>
            </w:r>
          </w:p>
        </w:tc>
      </w:tr>
      <w:tr w:rsidR="00D57379" w:rsidRPr="00D57379" w14:paraId="72B08B68" w14:textId="77777777" w:rsidTr="00D57379">
        <w:trPr>
          <w:trHeight w:val="510"/>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ge</w:t>
            </w:r>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20, 2=20-29, 3=30-39, 4=40-49, 5=50-59, 6=60-69, 7=over 70 years)</w:t>
            </w:r>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4.23</w:t>
            </w:r>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4</w:t>
            </w:r>
          </w:p>
        </w:tc>
        <w:tc>
          <w:tcPr>
            <w:tcW w:w="1760" w:type="dxa"/>
            <w:tcBorders>
              <w:top w:val="nil"/>
              <w:left w:val="nil"/>
              <w:bottom w:val="nil"/>
              <w:right w:val="nil"/>
            </w:tcBorders>
            <w:shd w:val="clear" w:color="auto" w:fill="auto"/>
            <w:vAlign w:val="bottom"/>
            <w:hideMark/>
          </w:tcPr>
          <w:p w14:paraId="510973E9" w14:textId="36E7DA1C"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55.7% (25-64 years)</w:t>
            </w:r>
            <w:r w:rsidR="002E2E8F">
              <w:rPr>
                <w:color w:val="000000"/>
                <w:sz w:val="20"/>
                <w:szCs w:val="20"/>
                <w:vertAlign w:val="superscript"/>
                <w:lang w:eastAsia="en-GB"/>
              </w:rPr>
              <w:t>a</w:t>
            </w:r>
          </w:p>
        </w:tc>
      </w:tr>
      <w:tr w:rsidR="00D57379" w:rsidRPr="00D57379" w14:paraId="26A9CED9" w14:textId="77777777" w:rsidTr="00D57379">
        <w:trPr>
          <w:trHeight w:val="510"/>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EDU</w:t>
            </w:r>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secondary, 2=college, 3=degree &amp; professional)</w:t>
            </w:r>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58</w:t>
            </w:r>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61</w:t>
            </w:r>
          </w:p>
        </w:tc>
        <w:tc>
          <w:tcPr>
            <w:tcW w:w="1760" w:type="dxa"/>
            <w:tcBorders>
              <w:top w:val="nil"/>
              <w:left w:val="nil"/>
              <w:bottom w:val="nil"/>
              <w:right w:val="nil"/>
            </w:tcBorders>
            <w:shd w:val="clear" w:color="auto" w:fill="auto"/>
            <w:vAlign w:val="bottom"/>
            <w:hideMark/>
          </w:tcPr>
          <w:p w14:paraId="24B09DFE" w14:textId="7D8F759A"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85.6% (secondary or college)</w:t>
            </w:r>
            <w:r w:rsidR="002E2E8F">
              <w:rPr>
                <w:color w:val="000000"/>
                <w:sz w:val="20"/>
                <w:szCs w:val="20"/>
                <w:vertAlign w:val="superscript"/>
                <w:lang w:eastAsia="en-GB"/>
              </w:rPr>
              <w:t>a</w:t>
            </w:r>
          </w:p>
        </w:tc>
      </w:tr>
      <w:tr w:rsidR="00D57379" w:rsidRPr="00D57379" w14:paraId="3EC90B52" w14:textId="77777777" w:rsidTr="00D57379">
        <w:trPr>
          <w:trHeight w:val="510"/>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Income</w:t>
            </w:r>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lt;€45, 2=€45-€90, 3=€91-€181, 4=€181-€362, 5=€362-€678, 6=&gt;€679)</w:t>
            </w:r>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3.8</w:t>
            </w:r>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45</w:t>
            </w:r>
          </w:p>
        </w:tc>
        <w:tc>
          <w:tcPr>
            <w:tcW w:w="1760" w:type="dxa"/>
            <w:tcBorders>
              <w:top w:val="nil"/>
              <w:left w:val="nil"/>
              <w:bottom w:val="nil"/>
              <w:right w:val="nil"/>
            </w:tcBorders>
            <w:shd w:val="clear" w:color="auto" w:fill="auto"/>
            <w:vAlign w:val="bottom"/>
            <w:hideMark/>
          </w:tcPr>
          <w:p w14:paraId="309AD423" w14:textId="347A23D6"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566</w:t>
            </w:r>
            <w:r w:rsidR="002E2E8F">
              <w:rPr>
                <w:color w:val="000000"/>
                <w:sz w:val="20"/>
                <w:szCs w:val="20"/>
                <w:vertAlign w:val="superscript"/>
                <w:lang w:eastAsia="en-GB"/>
              </w:rPr>
              <w:t>b</w:t>
            </w:r>
          </w:p>
        </w:tc>
      </w:tr>
      <w:tr w:rsidR="00D57379" w:rsidRPr="00D57379" w14:paraId="1DCB8E97" w14:textId="77777777" w:rsidTr="00D57379">
        <w:trPr>
          <w:trHeight w:val="285"/>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Size</w:t>
            </w:r>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1-2 ha, 2=3-6 ha, 3=7-20 ha, 4=&gt;20 ha)</w:t>
            </w:r>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2.59</w:t>
            </w:r>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05</w:t>
            </w:r>
          </w:p>
        </w:tc>
        <w:tc>
          <w:tcPr>
            <w:tcW w:w="1760" w:type="dxa"/>
            <w:tcBorders>
              <w:top w:val="nil"/>
              <w:left w:val="nil"/>
              <w:bottom w:val="nil"/>
              <w:right w:val="nil"/>
            </w:tcBorders>
            <w:shd w:val="clear" w:color="auto" w:fill="auto"/>
            <w:vAlign w:val="center"/>
            <w:hideMark/>
          </w:tcPr>
          <w:p w14:paraId="19278FFD" w14:textId="63B6F94E" w:rsidR="00D57379" w:rsidRPr="00EB62D6" w:rsidRDefault="00D57379" w:rsidP="00D57379">
            <w:pPr>
              <w:spacing w:line="240" w:lineRule="auto"/>
              <w:ind w:firstLine="0"/>
              <w:jc w:val="left"/>
              <w:rPr>
                <w:color w:val="000000"/>
                <w:sz w:val="20"/>
                <w:szCs w:val="20"/>
                <w:vertAlign w:val="superscript"/>
                <w:lang w:eastAsia="en-GB"/>
              </w:rPr>
            </w:pPr>
            <w:r w:rsidRPr="00D57379">
              <w:rPr>
                <w:color w:val="000000"/>
                <w:sz w:val="20"/>
                <w:szCs w:val="20"/>
                <w:lang w:eastAsia="en-GB"/>
              </w:rPr>
              <w:t xml:space="preserve">3.6 </w:t>
            </w:r>
            <w:proofErr w:type="spellStart"/>
            <w:r w:rsidRPr="00D57379">
              <w:rPr>
                <w:color w:val="000000"/>
                <w:sz w:val="20"/>
                <w:szCs w:val="20"/>
                <w:lang w:eastAsia="en-GB"/>
              </w:rPr>
              <w:t>ha</w:t>
            </w:r>
            <w:r w:rsidR="002E2E8F">
              <w:rPr>
                <w:color w:val="000000"/>
                <w:sz w:val="20"/>
                <w:szCs w:val="20"/>
                <w:vertAlign w:val="superscript"/>
                <w:lang w:eastAsia="en-GB"/>
              </w:rPr>
              <w:t>c</w:t>
            </w:r>
            <w:proofErr w:type="spellEnd"/>
          </w:p>
        </w:tc>
      </w:tr>
      <w:tr w:rsidR="00D57379" w:rsidRPr="00D57379" w14:paraId="77F5E14A" w14:textId="77777777" w:rsidTr="00D57379">
        <w:trPr>
          <w:trHeight w:val="300"/>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FRB</w:t>
            </w:r>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ing with rare breeds, 0 otherwise</w:t>
            </w:r>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w:t>
            </w:r>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9</w:t>
            </w:r>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15F71638" w14:textId="77777777" w:rsidTr="00D57379">
        <w:trPr>
          <w:trHeight w:val="510"/>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ON</w:t>
            </w:r>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would consider farming with rare breed in the future, 0 otherwise</w:t>
            </w:r>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89</w:t>
            </w:r>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3959A853" w14:textId="77777777" w:rsidTr="00D57379">
        <w:trPr>
          <w:trHeight w:val="510"/>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AES</w:t>
            </w:r>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32</w:t>
            </w:r>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2FFDDA3F" w14:textId="77777777" w:rsidTr="00D57379">
        <w:trPr>
          <w:trHeight w:val="510"/>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DP</w:t>
            </w:r>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aware of RDP support for rare breeds, 0 otherwise</w:t>
            </w:r>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1</w:t>
            </w:r>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1</w:t>
            </w:r>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47476466" w14:textId="77777777" w:rsidTr="00D57379">
        <w:trPr>
          <w:trHeight w:val="1020"/>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BEN</w:t>
            </w:r>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Categorical (1=if farmer prefers 100% individual cash benefits from a conservation programme, 2=50% cash benefit, 50% community in-kind benefit, 3=100% community in-kind benefit)</w:t>
            </w:r>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39</w:t>
            </w:r>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71</w:t>
            </w:r>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7927D915" w14:textId="77777777" w:rsidTr="00D57379">
        <w:trPr>
          <w:trHeight w:val="510"/>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REG</w:t>
            </w:r>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registering livestock in a genealogic register, 0 otherwise</w:t>
            </w:r>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08</w:t>
            </w:r>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27</w:t>
            </w:r>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color w:val="000000"/>
                <w:szCs w:val="22"/>
                <w:lang w:eastAsia="en-GB"/>
              </w:rPr>
            </w:pPr>
            <w:r w:rsidRPr="00D57379">
              <w:rPr>
                <w:color w:val="000000"/>
                <w:szCs w:val="22"/>
                <w:lang w:eastAsia="en-GB"/>
              </w:rPr>
              <w:t>-</w:t>
            </w:r>
          </w:p>
        </w:tc>
      </w:tr>
      <w:tr w:rsidR="00D57379" w:rsidRPr="00D57379" w14:paraId="5548B552" w14:textId="77777777" w:rsidTr="00D57379">
        <w:trPr>
          <w:trHeight w:val="510"/>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Yield</w:t>
            </w:r>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1, if farmer is keeping cross breeds for yield improvement, 0 otherwise</w:t>
            </w:r>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47</w:t>
            </w:r>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0.5</w:t>
            </w:r>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color w:val="000000"/>
                <w:sz w:val="20"/>
                <w:szCs w:val="20"/>
                <w:lang w:eastAsia="en-GB"/>
              </w:rPr>
            </w:pPr>
            <w:r w:rsidRPr="00D57379">
              <w:rPr>
                <w:color w:val="000000"/>
                <w:sz w:val="20"/>
                <w:szCs w:val="20"/>
                <w:lang w:eastAsia="en-GB"/>
              </w:rPr>
              <w:t>-</w:t>
            </w:r>
          </w:p>
        </w:tc>
      </w:tr>
    </w:tbl>
    <w:p w14:paraId="6EA3BDB7" w14:textId="25EA92A3" w:rsidR="00D57379" w:rsidRDefault="00515644" w:rsidP="00EB62D6">
      <w:r>
        <w:t xml:space="preserve">References: </w:t>
      </w:r>
      <w:r>
        <w:rPr>
          <w:vertAlign w:val="superscript"/>
        </w:rPr>
        <w:t xml:space="preserve"> </w:t>
      </w:r>
      <w:r w:rsidR="002E2E8F">
        <w:rPr>
          <w:vertAlign w:val="superscript"/>
        </w:rPr>
        <w:t>a</w:t>
      </w:r>
      <w:r w:rsidR="002E2E8F">
        <w:fldChar w:fldCharType="begin" w:fldLock="1"/>
      </w:r>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r w:rsidR="002E2E8F">
        <w:fldChar w:fldCharType="end"/>
      </w:r>
      <w:r w:rsidR="002E2E8F">
        <w:t xml:space="preserve"> </w:t>
      </w:r>
      <w:r w:rsidR="002E2E8F">
        <w:rPr>
          <w:vertAlign w:val="superscript"/>
        </w:rPr>
        <w:t>b</w:t>
      </w:r>
      <w:r w:rsidR="002E2E8F">
        <w:fldChar w:fldCharType="begin" w:fldLock="1"/>
      </w:r>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r w:rsidR="002E2E8F">
        <w:fldChar w:fldCharType="end"/>
      </w:r>
      <w:r w:rsidR="002E2E8F">
        <w:t xml:space="preserve"> </w:t>
      </w:r>
      <w:r w:rsidR="002E2E8F">
        <w:rPr>
          <w:vertAlign w:val="superscript"/>
        </w:rPr>
        <w:t>c</w:t>
      </w:r>
      <w:r w:rsidR="002E2E8F">
        <w:fldChar w:fldCharType="begin" w:fldLock="1"/>
      </w:r>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r w:rsidR="002E2E8F">
        <w:fldChar w:fldCharType="end"/>
      </w:r>
    </w:p>
    <w:p w14:paraId="785F9DD4" w14:textId="77777777" w:rsidR="00D57379" w:rsidRPr="00D57379" w:rsidRDefault="00D57379" w:rsidP="00EB62D6"/>
    <w:p w14:paraId="461C6A76" w14:textId="77777777" w:rsidR="00992342" w:rsidRDefault="00992342" w:rsidP="00AB1184">
      <w:pPr>
        <w:jc w:val="left"/>
        <w:rPr>
          <w:bCs/>
        </w:rPr>
      </w:pP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46C5B1DC" w14:textId="523A3704" w:rsidR="00071F34" w:rsidRPr="00F71D0D" w:rsidRDefault="00362955" w:rsidP="00F71D0D">
      <w:pPr>
        <w:rPr>
          <w:bCs/>
        </w:rPr>
      </w:pPr>
      <w:r w:rsidRPr="003A75DD">
        <w:rPr>
          <w:bCs/>
        </w:rPr>
        <w:t xml:space="preserve">To determine </w:t>
      </w:r>
      <w:r w:rsidRPr="00F71D0D">
        <w:rPr>
          <w:bCs/>
        </w:rPr>
        <w:t xml:space="preserve">how intensification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r w:rsidR="00A30C46">
        <w:rPr>
          <w:bCs/>
        </w:rPr>
        <w:t>;</w:t>
      </w:r>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r w:rsidR="00A30C46">
        <w:rPr>
          <w:bCs/>
        </w:rPr>
        <w:t xml:space="preserve"> the activity</w:t>
      </w:r>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proofErr w:type="gramStart"/>
      <w:r w:rsidR="00071F34">
        <w:rPr>
          <w:bCs/>
        </w:rPr>
        <w:t>.</w:t>
      </w:r>
      <w:r w:rsidR="00C54EDF" w:rsidRPr="00F71D0D">
        <w:rPr>
          <w:bCs/>
        </w:rPr>
        <w:t>.</w:t>
      </w:r>
      <w:proofErr w:type="gramEnd"/>
      <w:r w:rsidR="00C54EDF" w:rsidRPr="00F71D0D">
        <w:rPr>
          <w:bCs/>
        </w:rPr>
        <w:t xml:space="preserve"> </w:t>
      </w: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CD1EC8E"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3</w:t>
      </w:r>
      <w:r w:rsidRPr="005878F4">
        <w:rPr>
          <w:b/>
        </w:rPr>
        <w:fldChar w:fldCharType="end"/>
      </w:r>
      <w:r w:rsidRPr="005878F4">
        <w:rPr>
          <w:b/>
        </w:rPr>
        <w:t>:</w:t>
      </w:r>
      <w:r w:rsidRPr="00AB1184">
        <w:t xml:space="preserve"> Reported change </w:t>
      </w:r>
      <w:r w:rsidR="00A30C46">
        <w:t>in</w:t>
      </w:r>
      <w:r w:rsidRPr="00AB1184">
        <w:t xml:space="preserve"> farming </w:t>
      </w:r>
      <w:r w:rsidR="00743B15">
        <w:t xml:space="preserve">practices </w:t>
      </w:r>
      <w:r w:rsidR="00622113">
        <w:t>over the last 10 years</w:t>
      </w:r>
      <w:r w:rsidR="00AC2B14">
        <w:t xml:space="preserve"> from respondents</w:t>
      </w:r>
      <w:r w:rsidR="008D6DCC">
        <w:t xml:space="preserve">. </w:t>
      </w:r>
    </w:p>
    <w:p w14:paraId="3C3B3318" w14:textId="77777777" w:rsidR="00AB1184" w:rsidRPr="005878F4" w:rsidRDefault="00AB1184" w:rsidP="00AB1184"/>
    <w:p w14:paraId="5E0116CF" w14:textId="6BC771D5" w:rsidR="00DC0D61"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r w:rsidR="002E628C">
        <w:rPr>
          <w:bCs/>
        </w:rPr>
        <w:t>s</w:t>
      </w:r>
      <w:r w:rsidR="00622113">
        <w:rPr>
          <w:bCs/>
        </w:rPr>
        <w:t xml:space="preserve"> w</w:t>
      </w:r>
      <w:r w:rsidR="002E628C">
        <w:rPr>
          <w:bCs/>
        </w:rPr>
        <w:t>ere</w:t>
      </w:r>
      <w:r w:rsidR="0087558F">
        <w:rPr>
          <w:bCs/>
        </w:rPr>
        <w:t xml:space="preserve"> t</w:t>
      </w:r>
      <w:r w:rsidR="001B639D" w:rsidRPr="001B639D">
        <w:rPr>
          <w:bCs/>
        </w:rPr>
        <w:t>he most</w:t>
      </w:r>
      <w:r w:rsidR="002E628C">
        <w:rPr>
          <w:bCs/>
        </w:rPr>
        <w:t xml:space="preserve"> frequently kept</w:t>
      </w:r>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D00E9">
        <w:rPr>
          <w:bCs/>
        </w:rPr>
        <w:t xml:space="preserve">The highest number of breeds reported was for pigs, while buffalo had the least. The most popular breed was the Romanian Buffalo, accounting for 83% of the </w:t>
      </w:r>
      <w:r w:rsidR="00D03C95">
        <w:rPr>
          <w:bCs/>
        </w:rPr>
        <w:t xml:space="preserve">Buffalo population while the least popular breed was the Large White, accounting </w:t>
      </w:r>
      <w:r w:rsidR="00BA2C3E">
        <w:rPr>
          <w:bCs/>
        </w:rPr>
        <w:t xml:space="preserve">for 37% of all the pig population. This suggests farmers have optimised breed selection for their local production systems – that </w:t>
      </w:r>
      <w:r w:rsidR="00DC0D61">
        <w:rPr>
          <w:bCs/>
        </w:rPr>
        <w:t xml:space="preserve">are marginal and extensive. </w:t>
      </w:r>
      <w:r w:rsidR="001B639D" w:rsidRPr="001B639D">
        <w:rPr>
          <w:bCs/>
        </w:rPr>
        <w:t>Across the sample, 89% of farmers registered</w:t>
      </w:r>
      <w:r w:rsidR="001C2F22">
        <w:rPr>
          <w:bCs/>
        </w:rPr>
        <w:t xml:space="preserve"> </w:t>
      </w:r>
      <w:r w:rsidR="001B639D"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001B639D" w:rsidRPr="001B639D">
        <w:rPr>
          <w:bCs/>
        </w:rPr>
        <w:t>east popular species were goats (11%); horses (13%) and buffalo (14%)</w:t>
      </w:r>
      <w:r w:rsidR="00074397">
        <w:rPr>
          <w:bCs/>
        </w:rPr>
        <w:t xml:space="preserve">.  </w:t>
      </w:r>
      <w:r w:rsidR="00440A4A">
        <w:rPr>
          <w:bCs/>
        </w:rPr>
        <w:t xml:space="preserve">Of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DC0D61">
        <w:rPr>
          <w:bCs/>
        </w:rPr>
        <w:t xml:space="preserve"> This suggests rare horse breeds may not possess farmer preferences for horse breed characteristics and hence are undersupplied.   </w:t>
      </w:r>
      <w:r w:rsidR="00622113">
        <w:rPr>
          <w:bCs/>
        </w:rPr>
        <w:t xml:space="preserve"> </w:t>
      </w:r>
      <w:r w:rsidR="00440A4A">
        <w:rPr>
          <w:bCs/>
        </w:rPr>
        <w:t xml:space="preserve"> </w:t>
      </w:r>
    </w:p>
    <w:p w14:paraId="4B2BCCFB" w14:textId="77777777" w:rsidR="008D35BE" w:rsidRDefault="008D35BE" w:rsidP="008D35BE">
      <w:pPr>
        <w:rPr>
          <w:bCs/>
        </w:rPr>
      </w:pPr>
    </w:p>
    <w:p w14:paraId="6A638981" w14:textId="524CDE72"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3</w:t>
      </w:r>
      <w:r w:rsidRPr="005878F4">
        <w:rPr>
          <w:b/>
        </w:rPr>
        <w:fldChar w:fldCharType="end"/>
      </w:r>
      <w:r w:rsidRPr="005878F4">
        <w:rPr>
          <w:b/>
        </w:rPr>
        <w:t>:</w:t>
      </w:r>
      <w:r w:rsidRPr="008D35BE">
        <w:rPr>
          <w:bCs/>
        </w:rPr>
        <w:t xml:space="preserve"> </w:t>
      </w:r>
      <w:r w:rsidRPr="001B639D">
        <w:rPr>
          <w:bCs/>
        </w:rPr>
        <w:t xml:space="preserve">Farm animal </w:t>
      </w:r>
      <w:r w:rsidR="00672EBF">
        <w:rPr>
          <w:bCs/>
        </w:rPr>
        <w:t>frequency on respondent farms, number of breeds reported, most popular breed and percentage</w:t>
      </w:r>
      <w:r w:rsidR="00672EBF" w:rsidRPr="001B639D">
        <w:rPr>
          <w:bCs/>
        </w:rPr>
        <w:t xml:space="preserve"> </w:t>
      </w:r>
      <w:r w:rsidRPr="001B639D">
        <w:rPr>
          <w:bCs/>
        </w:rPr>
        <w:t>of farmers interested in farming with rare breed</w:t>
      </w:r>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Species </w:t>
            </w:r>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Incidence of farm animal in sample (%)</w:t>
            </w:r>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Total no. breeds reported</w:t>
            </w:r>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xml:space="preserve">Most popular breed  </w:t>
            </w:r>
          </w:p>
          <w:p w14:paraId="0775F8A4" w14:textId="7FB53BE5"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 abundance)</w:t>
            </w:r>
            <w:r>
              <w:rPr>
                <w:b/>
                <w:bCs/>
                <w:color w:val="000000"/>
                <w:sz w:val="20"/>
                <w:szCs w:val="20"/>
                <w:lang w:eastAsia="en-GB"/>
              </w:rPr>
              <w:t>*</w:t>
            </w:r>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b/>
                <w:bCs/>
                <w:color w:val="000000"/>
                <w:sz w:val="20"/>
                <w:szCs w:val="20"/>
                <w:lang w:eastAsia="en-GB"/>
              </w:rPr>
            </w:pPr>
            <w:r w:rsidRPr="001D00E9">
              <w:rPr>
                <w:b/>
                <w:bCs/>
                <w:color w:val="000000"/>
                <w:sz w:val="20"/>
                <w:szCs w:val="20"/>
                <w:lang w:eastAsia="en-GB"/>
              </w:rPr>
              <w:t>Farmers stating interest in farming with rare breed (%)</w:t>
            </w:r>
          </w:p>
        </w:tc>
      </w:tr>
      <w:tr w:rsidR="001D00E9" w:rsidRPr="001D00E9" w14:paraId="6934EF18" w14:textId="77777777" w:rsidTr="001D00E9">
        <w:trPr>
          <w:trHeight w:val="285"/>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Sheep</w:t>
            </w:r>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61</w:t>
            </w:r>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Tsurcana</w:t>
            </w:r>
            <w:proofErr w:type="spellEnd"/>
            <w:r w:rsidRPr="001D00E9">
              <w:rPr>
                <w:color w:val="000000"/>
                <w:sz w:val="20"/>
                <w:szCs w:val="20"/>
                <w:lang w:eastAsia="en-GB"/>
              </w:rPr>
              <w:t xml:space="preserve"> (47%)</w:t>
            </w:r>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9</w:t>
            </w:r>
          </w:p>
        </w:tc>
      </w:tr>
      <w:tr w:rsidR="001D00E9" w:rsidRPr="001D00E9" w14:paraId="4E354BAB" w14:textId="77777777" w:rsidTr="001D00E9">
        <w:trPr>
          <w:trHeight w:val="285"/>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Goats</w:t>
            </w:r>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24</w:t>
            </w:r>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4</w:t>
            </w:r>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56%)</w:t>
            </w:r>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1</w:t>
            </w:r>
          </w:p>
        </w:tc>
      </w:tr>
      <w:tr w:rsidR="001D00E9" w:rsidRPr="001D00E9" w14:paraId="4EF1E3AC" w14:textId="77777777" w:rsidTr="001D00E9">
        <w:trPr>
          <w:trHeight w:val="285"/>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Pigs</w:t>
            </w:r>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84</w:t>
            </w:r>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Large White (37%)</w:t>
            </w:r>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w:t>
            </w:r>
          </w:p>
        </w:tc>
      </w:tr>
      <w:tr w:rsidR="001D00E9" w:rsidRPr="001D00E9" w14:paraId="1D7491F0" w14:textId="77777777" w:rsidTr="001D00E9">
        <w:trPr>
          <w:trHeight w:val="285"/>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Buffalo</w:t>
            </w:r>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10</w:t>
            </w:r>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3</w:t>
            </w:r>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Romanian Buffalo (83%)</w:t>
            </w:r>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4</w:t>
            </w:r>
          </w:p>
        </w:tc>
      </w:tr>
      <w:tr w:rsidR="001D00E9" w:rsidRPr="001D00E9" w14:paraId="50A07DD1" w14:textId="77777777" w:rsidTr="001D00E9">
        <w:trPr>
          <w:trHeight w:val="285"/>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Cattle</w:t>
            </w:r>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73</w:t>
            </w:r>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9</w:t>
            </w:r>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color w:val="000000"/>
                <w:sz w:val="20"/>
                <w:szCs w:val="20"/>
                <w:lang w:eastAsia="en-GB"/>
              </w:rPr>
            </w:pPr>
            <w:proofErr w:type="spellStart"/>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52</w:t>
            </w:r>
          </w:p>
        </w:tc>
      </w:tr>
      <w:tr w:rsidR="001D00E9" w:rsidRPr="001D00E9" w14:paraId="69BAA1C5" w14:textId="77777777" w:rsidTr="001D00E9">
        <w:trPr>
          <w:trHeight w:val="285"/>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Horses</w:t>
            </w:r>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color w:val="000000"/>
                <w:sz w:val="20"/>
                <w:szCs w:val="20"/>
                <w:lang w:eastAsia="en-GB"/>
              </w:rPr>
            </w:pPr>
            <w:r>
              <w:rPr>
                <w:color w:val="000000"/>
                <w:sz w:val="20"/>
                <w:szCs w:val="20"/>
                <w:lang w:eastAsia="en-GB"/>
              </w:rPr>
              <w:t>51</w:t>
            </w:r>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8</w:t>
            </w:r>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Unknown mix (51%)</w:t>
            </w:r>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color w:val="000000"/>
                <w:sz w:val="20"/>
                <w:szCs w:val="20"/>
                <w:lang w:eastAsia="en-GB"/>
              </w:rPr>
            </w:pPr>
            <w:r w:rsidRPr="001D00E9">
              <w:rPr>
                <w:color w:val="000000"/>
                <w:sz w:val="20"/>
                <w:szCs w:val="20"/>
                <w:lang w:eastAsia="en-GB"/>
              </w:rPr>
              <w:t>13</w:t>
            </w:r>
          </w:p>
        </w:tc>
      </w:tr>
    </w:tbl>
    <w:p w14:paraId="5A9B8B9E" w14:textId="77ED4D7D" w:rsidR="003E049C" w:rsidRDefault="00A51310" w:rsidP="00EB62D6">
      <w:pPr>
        <w:spacing w:line="240" w:lineRule="auto"/>
        <w:rPr>
          <w:bCs/>
          <w:sz w:val="18"/>
          <w:szCs w:val="18"/>
        </w:rPr>
      </w:pPr>
      <w:r w:rsidRPr="00EB62D6">
        <w:rPr>
          <w:bCs/>
          <w:sz w:val="18"/>
          <w:szCs w:val="18"/>
        </w:rPr>
        <w:t xml:space="preserve">* Percentage abundance was calculated as the number of </w:t>
      </w:r>
      <w:r w:rsidR="00D67863" w:rsidRPr="00EB62D6">
        <w:rPr>
          <w:bCs/>
          <w:sz w:val="18"/>
          <w:szCs w:val="18"/>
        </w:rPr>
        <w:t>farm animals in our sample that correspond to a specific breed</w:t>
      </w:r>
    </w:p>
    <w:p w14:paraId="2F275C4A" w14:textId="77777777" w:rsidR="00D67863" w:rsidRPr="00EB62D6" w:rsidRDefault="00D67863" w:rsidP="00EB62D6">
      <w:pPr>
        <w:spacing w:line="240" w:lineRule="auto"/>
        <w:rPr>
          <w:bCs/>
          <w:sz w:val="18"/>
          <w:szCs w:val="18"/>
        </w:rPr>
      </w:pPr>
    </w:p>
    <w:p w14:paraId="0146A3B3" w14:textId="77777777" w:rsidR="001B639D" w:rsidRPr="001B639D" w:rsidRDefault="001B639D" w:rsidP="001B639D">
      <w:pPr>
        <w:rPr>
          <w:bCs/>
        </w:rPr>
      </w:pPr>
    </w:p>
    <w:p w14:paraId="0E02AC93" w14:textId="7C6E25C2"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r w:rsidR="00E51871">
        <w:rPr>
          <w:bCs/>
        </w:rPr>
        <w:t xml:space="preserve">prefer different </w:t>
      </w:r>
      <w:r>
        <w:rPr>
          <w:bCs/>
        </w:rPr>
        <w:t>breed</w:t>
      </w:r>
      <w:r w:rsidR="00E615D7" w:rsidRPr="00E615D7">
        <w:rPr>
          <w:bCs/>
        </w:rPr>
        <w:t xml:space="preserve"> attributes</w:t>
      </w:r>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r w:rsidR="001B639D" w:rsidRPr="001B639D">
        <w:rPr>
          <w:bCs/>
        </w:rPr>
        <w:t xml:space="preserve">. </w:t>
      </w:r>
      <w:r w:rsidR="00E51871">
        <w:rPr>
          <w:bCs/>
        </w:rPr>
        <w:t xml:space="preserve">In Figure </w:t>
      </w:r>
      <w:proofErr w:type="gramStart"/>
      <w:r w:rsidR="00E51871">
        <w:rPr>
          <w:bCs/>
        </w:rPr>
        <w:t xml:space="preserve">4 </w:t>
      </w:r>
      <w:r w:rsidR="008E47D2">
        <w:rPr>
          <w:bCs/>
        </w:rPr>
        <w:t xml:space="preserve"> radar</w:t>
      </w:r>
      <w:proofErr w:type="gramEnd"/>
      <w:r w:rsidR="008E47D2">
        <w:rPr>
          <w:bCs/>
        </w:rPr>
        <w:t xml:space="preserve"> charts indicate</w:t>
      </w:r>
      <w:r w:rsidR="001B639D" w:rsidRPr="001B639D">
        <w:rPr>
          <w:bCs/>
        </w:rPr>
        <w:t xml:space="preserve"> </w:t>
      </w:r>
      <w:r w:rsidR="00E51871">
        <w:rPr>
          <w:bCs/>
        </w:rPr>
        <w:t xml:space="preserve">different </w:t>
      </w:r>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r w:rsidR="00E51871">
        <w:rPr>
          <w:bCs/>
        </w:rPr>
        <w:t>most important</w:t>
      </w:r>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r w:rsidR="0073798D">
        <w:rPr>
          <w:bCs/>
        </w:rPr>
        <w:t xml:space="preserve"> This supports </w:t>
      </w:r>
      <w:r w:rsidR="001B1F38">
        <w:rPr>
          <w:bCs/>
        </w:rPr>
        <w:t>work</w:t>
      </w:r>
      <w:r w:rsidR="0073798D">
        <w:rPr>
          <w:bCs/>
        </w:rPr>
        <w:t xml:space="preserve"> suggesting rare breed adaptability characteristics </w:t>
      </w:r>
      <w:r w:rsidR="006F50BB">
        <w:rPr>
          <w:bCs/>
        </w:rPr>
        <w:t>play</w:t>
      </w:r>
      <w:r w:rsidR="0073798D">
        <w:rPr>
          <w:bCs/>
        </w:rPr>
        <w:t xml:space="preserve"> an important </w:t>
      </w:r>
      <w:r w:rsidR="006F50BB">
        <w:rPr>
          <w:bCs/>
        </w:rPr>
        <w:t>role</w:t>
      </w:r>
      <w:r w:rsidR="0073798D">
        <w:rPr>
          <w:bCs/>
        </w:rPr>
        <w:t xml:space="preserve"> within the livestock sector</w:t>
      </w:r>
      <w:r w:rsidR="000860FD">
        <w:rPr>
          <w:bCs/>
        </w:rPr>
        <w:t xml:space="preserve"> not matched by commercial breeds</w:t>
      </w:r>
      <w:r w:rsidR="001B1F38">
        <w:rPr>
          <w:bCs/>
        </w:rPr>
        <w:t xml:space="preserve"> </w:t>
      </w:r>
      <w:r w:rsidR="001B1F38">
        <w:rPr>
          <w:bCs/>
        </w:rPr>
        <w:fldChar w:fldCharType="begin" w:fldLock="1"/>
      </w:r>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r w:rsidR="001B1F38">
        <w:rPr>
          <w:bCs/>
        </w:rPr>
        <w:fldChar w:fldCharType="end"/>
      </w:r>
      <w:r w:rsidR="000860FD">
        <w:rPr>
          <w:bCs/>
        </w:rPr>
        <w:t xml:space="preserve">.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48D60E8B"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r w:rsidR="00E51871">
        <w:t>in</w:t>
      </w:r>
      <w:r>
        <w:t xml:space="preserve"> 1</w:t>
      </w:r>
      <w:r w:rsidRPr="00B15BE1">
        <w:rPr>
          <w:vertAlign w:val="superscript"/>
        </w:rPr>
        <w:t>st</w:t>
      </w:r>
      <w:r>
        <w:t xml:space="preserve"> 2</w:t>
      </w:r>
      <w:r w:rsidRPr="00B15BE1">
        <w:rPr>
          <w:vertAlign w:val="superscript"/>
        </w:rPr>
        <w:t>nd</w:t>
      </w:r>
      <w:r>
        <w:t xml:space="preserve"> 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r w:rsidR="00CE309D">
        <w:t>s</w:t>
      </w:r>
    </w:p>
    <w:p w14:paraId="37B7B7C4" w14:textId="77777777" w:rsidR="00AF7F7A" w:rsidRPr="00AF7F7A" w:rsidRDefault="00AF7F7A" w:rsidP="00AF7F7A">
      <w:pPr>
        <w:pStyle w:val="Firstparagraph"/>
      </w:pPr>
    </w:p>
    <w:p w14:paraId="2A24C364" w14:textId="4D36C6F2" w:rsidR="00D66778" w:rsidRDefault="00CE309D" w:rsidP="005878F4">
      <w:r>
        <w:t xml:space="preserve">The choice models explore the hypothetical contract choices made by </w:t>
      </w:r>
      <w:r w:rsidR="0038579B">
        <w:t>respondents that are</w:t>
      </w:r>
      <w:r>
        <w:t xml:space="preserve"> </w:t>
      </w:r>
      <w:r w:rsidR="0038579B">
        <w:t>dependent</w:t>
      </w:r>
      <w:r>
        <w:t xml:space="preserve"> on information concerning contract attributes and respondent/farm characteristics</w:t>
      </w:r>
      <w:r w:rsidR="0038579B">
        <w:t xml:space="preserve"> (i.e. explanatory variables). </w:t>
      </w:r>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ed by farmers to enrol, which may be heterogeneous across farmers. The model investigates if some of this heterogeneity is systematically associated with farm or farmer characteristics.</w:t>
      </w:r>
    </w:p>
    <w:p w14:paraId="7538A0EB" w14:textId="77777777" w:rsidR="00D66778" w:rsidRDefault="00D66778" w:rsidP="005878F4"/>
    <w:p w14:paraId="1E11A535" w14:textId="1B943743" w:rsidR="00622113" w:rsidRDefault="00854DFF" w:rsidP="005878F4">
      <w:r>
        <w:rPr>
          <w:rFonts w:ascii="Calibri" w:hAnsi="Calibri"/>
          <w:color w:val="1F497D"/>
          <w:szCs w:val="22"/>
        </w:rPr>
        <w:t xml:space="preserve">Initial </w:t>
      </w:r>
      <w:r>
        <w:t xml:space="preserve">results from the MNL are provided in Appendix 3 to provide an overview of the basic model estimation. </w:t>
      </w:r>
      <w:r w:rsidR="00E276D7">
        <w:t xml:space="preserve">Results </w:t>
      </w:r>
      <w:r w:rsidR="008539AA">
        <w:t xml:space="preserve">from the more sophisticated RPL model </w:t>
      </w:r>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r w:rsidR="00661DB7">
        <w:t xml:space="preserve">(i.e. the model </w:t>
      </w:r>
      <w:r w:rsidR="00F951E2">
        <w:t xml:space="preserve">is a good </w:t>
      </w:r>
      <w:r w:rsidR="00B44EFD">
        <w:t>estimator of</w:t>
      </w:r>
      <w:r w:rsidR="00661DB7">
        <w:t xml:space="preserve"> respondent choice) </w:t>
      </w:r>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r w:rsidR="005D63D6">
        <w:rPr>
          <w:rStyle w:val="FootnoteReference"/>
        </w:rPr>
        <w:footnoteReference w:id="2"/>
      </w:r>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2018BCDD"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6EA8BD32"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00E34914">
        <w:rPr>
          <w:bCs/>
        </w:rPr>
        <w:t>. This is perhaps because there are some variables, not included in the model, which induce farmers to prefer to not join the offered contract alternatives</w:t>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proofErr w:type="spellStart"/>
      <w:r w:rsidR="00233506">
        <w:rPr>
          <w:bCs/>
        </w:rPr>
        <w:t>F</w:t>
      </w:r>
      <w:r w:rsidR="00F7084E">
        <w:rPr>
          <w:bCs/>
        </w:rPr>
        <w:t>farmer</w:t>
      </w:r>
      <w:proofErr w:type="spellEnd"/>
      <w:r w:rsidR="00F7084E">
        <w:rPr>
          <w:bCs/>
        </w:rPr>
        <w:t xml:space="preserve"> </w:t>
      </w:r>
      <w:r w:rsidR="00233506">
        <w:rPr>
          <w:bCs/>
        </w:rPr>
        <w:t xml:space="preserve">age </w:t>
      </w:r>
      <w:r w:rsidR="00F7084E">
        <w:rPr>
          <w:bCs/>
        </w:rPr>
        <w:t>did not i</w:t>
      </w:r>
      <w:r w:rsidR="00233506">
        <w:rPr>
          <w:bCs/>
        </w:rPr>
        <w:t>nfluence</w:t>
      </w:r>
      <w:r w:rsidR="00F7084E">
        <w:rPr>
          <w:bCs/>
        </w:rPr>
        <w:t xml:space="preserve"> preferences for contract length</w:t>
      </w:r>
      <w:r w:rsidR="00540DC6">
        <w:rPr>
          <w:bCs/>
        </w:rPr>
        <w:t xml:space="preserve">.  </w:t>
      </w:r>
    </w:p>
    <w:p w14:paraId="20BFB9F9" w14:textId="77777777" w:rsidR="00124681" w:rsidRDefault="00124681" w:rsidP="00F8735E">
      <w:pPr>
        <w:rPr>
          <w:bCs/>
        </w:rPr>
      </w:pPr>
    </w:p>
    <w:p w14:paraId="02D31959" w14:textId="1F7858B5" w:rsidR="0015362E" w:rsidRDefault="00A93B76" w:rsidP="00F8735E">
      <w:pPr>
        <w:rPr>
          <w:bCs/>
        </w:rPr>
      </w:pPr>
      <w:r>
        <w:rPr>
          <w:bCs/>
        </w:rPr>
        <w:t xml:space="preserve">Scheme support </w:t>
      </w:r>
      <w:r w:rsidR="00124681">
        <w:rPr>
          <w:bCs/>
        </w:rPr>
        <w:t xml:space="preserve">was </w:t>
      </w:r>
      <w:r>
        <w:rPr>
          <w:bCs/>
        </w:rPr>
        <w:t xml:space="preserve">not significant </w:t>
      </w:r>
      <w:r w:rsidR="00316E03">
        <w:rPr>
          <w:bCs/>
        </w:rPr>
        <w:t xml:space="preserve">for </w:t>
      </w:r>
      <w:r w:rsidR="00EC6795">
        <w:rPr>
          <w:bCs/>
        </w:rPr>
        <w:t xml:space="preserve">both </w:t>
      </w:r>
      <w:r w:rsidR="0015362E">
        <w:rPr>
          <w:bCs/>
        </w:rPr>
        <w:t>bovine and ovine farmers</w:t>
      </w:r>
      <w:r>
        <w:rPr>
          <w:bCs/>
        </w:rPr>
        <w:t xml:space="preserve">. </w:t>
      </w:r>
      <w:r w:rsidR="00F8735E" w:rsidRPr="00F8735E">
        <w:rPr>
          <w:bCs/>
        </w:rPr>
        <w:t xml:space="preserve">Structure of scheme </w:t>
      </w:r>
      <w:r w:rsidR="00316E03">
        <w:rPr>
          <w:bCs/>
        </w:rPr>
        <w:t>was</w:t>
      </w:r>
      <w:r w:rsidR="00316E03" w:rsidRPr="00F8735E">
        <w:rPr>
          <w:bCs/>
        </w:rPr>
        <w:t xml:space="preserve"> </w:t>
      </w:r>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316E03">
        <w:rPr>
          <w:bCs/>
        </w:rPr>
        <w:t xml:space="preserve">. </w:t>
      </w:r>
      <w:r w:rsidR="00B06186">
        <w:rPr>
          <w:bCs/>
        </w:rPr>
        <w:t xml:space="preserve"> </w:t>
      </w:r>
      <w:r w:rsidR="00316E03">
        <w:rPr>
          <w:bCs/>
        </w:rPr>
        <w:t>For o</w:t>
      </w:r>
      <w:r w:rsidR="00B06186">
        <w:rPr>
          <w:bCs/>
        </w:rPr>
        <w:t xml:space="preserve">vine farmers </w:t>
      </w:r>
      <w:r w:rsidR="00316E03">
        <w:rPr>
          <w:bCs/>
        </w:rPr>
        <w:t>structure of scheme is</w:t>
      </w:r>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bCs/>
        </w:rPr>
      </w:pPr>
    </w:p>
    <w:p w14:paraId="764E5853" w14:textId="34326F9C" w:rsidR="000C68C6" w:rsidRDefault="007F4AEB" w:rsidP="00F8735E">
      <w:pPr>
        <w:rPr>
          <w:bCs/>
        </w:rPr>
      </w:pPr>
      <w:r>
        <w:rPr>
          <w:bCs/>
        </w:rPr>
        <w:t>S</w:t>
      </w:r>
      <w:r w:rsidR="0015362E">
        <w:rPr>
          <w:bCs/>
        </w:rPr>
        <w:t>ignificant standard deviation</w:t>
      </w:r>
      <w:r>
        <w:rPr>
          <w:bCs/>
        </w:rPr>
        <w:t xml:space="preserve">s of the normally distributed coefficients indicate there is heterogeneity in </w:t>
      </w:r>
      <w:proofErr w:type="gramStart"/>
      <w:r>
        <w:rPr>
          <w:bCs/>
        </w:rPr>
        <w:t>farmers</w:t>
      </w:r>
      <w:proofErr w:type="gramEnd"/>
      <w:r>
        <w:rPr>
          <w:bCs/>
        </w:rPr>
        <w:t xml:space="preserve"> preferences for some attributes. </w:t>
      </w:r>
      <w:r w:rsidR="00561947">
        <w:rPr>
          <w:rStyle w:val="CommentReference"/>
        </w:rPr>
        <w:commentReference w:id="4"/>
      </w:r>
      <w:r w:rsidR="00CD349F" w:rsidRPr="00F8735E">
        <w:rPr>
          <w:bCs/>
        </w:rPr>
        <w:t xml:space="preserve">The standard deviations </w:t>
      </w:r>
      <w:r>
        <w:rPr>
          <w:bCs/>
        </w:rPr>
        <w:t xml:space="preserve">were significant </w:t>
      </w:r>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Pr>
          <w:bCs/>
        </w:rPr>
        <w:t xml:space="preserve"> (</w:t>
      </w:r>
      <w:proofErr w:type="spellStart"/>
      <w:r>
        <w:rPr>
          <w:bCs/>
        </w:rPr>
        <w:t>ovines</w:t>
      </w:r>
      <w:proofErr w:type="spellEnd"/>
      <w:r>
        <w:rPr>
          <w:bCs/>
        </w:rPr>
        <w:t xml:space="preserve"> only). </w:t>
      </w:r>
      <w:r w:rsidR="00561947">
        <w:rPr>
          <w:rStyle w:val="CommentReference"/>
        </w:rPr>
        <w:commentReference w:id="5"/>
      </w:r>
    </w:p>
    <w:p w14:paraId="369F644F" w14:textId="77777777" w:rsidR="00336359" w:rsidRPr="00F8735E" w:rsidRDefault="00336359" w:rsidP="00F8735E">
      <w:pPr>
        <w:rPr>
          <w:bCs/>
        </w:rPr>
      </w:pPr>
    </w:p>
    <w:p w14:paraId="142BB1F9" w14:textId="31C10B8B" w:rsidR="006B5418" w:rsidRDefault="0054140B" w:rsidP="00F8735E">
      <w:pPr>
        <w:rPr>
          <w:bCs/>
        </w:rPr>
      </w:pPr>
      <w:r>
        <w:rPr>
          <w:bCs/>
        </w:rPr>
        <w:t xml:space="preserve">Additionally, we also tested for significant relationships between respondent preferences for different contract attributes and various individual specific covariates (i.e. explanatory variables). </w:t>
      </w:r>
      <w:r w:rsidR="00F8735E" w:rsidRPr="00F8735E">
        <w:rPr>
          <w:bCs/>
        </w:rPr>
        <w:t>The significant covariate</w:t>
      </w:r>
      <w:r w:rsidR="00316E03">
        <w:rPr>
          <w:bCs/>
        </w:rPr>
        <w:t xml:space="preserve"> interactions</w:t>
      </w:r>
      <w:r w:rsidR="00F8735E" w:rsidRPr="00F8735E">
        <w:rPr>
          <w:bCs/>
        </w:rPr>
        <w:t xml:space="preserve"> </w:t>
      </w:r>
      <w:r>
        <w:rPr>
          <w:bCs/>
        </w:rPr>
        <w:t>for</w:t>
      </w:r>
      <w:r w:rsidRPr="00F8735E">
        <w:rPr>
          <w:bCs/>
        </w:rPr>
        <w:t xml:space="preserve"> </w:t>
      </w:r>
      <w:r w:rsidR="00F8735E" w:rsidRPr="00F8735E">
        <w:rPr>
          <w:bCs/>
        </w:rPr>
        <w:t xml:space="preserve">both models are listed in Table </w:t>
      </w:r>
      <w:r w:rsidR="00DD5500">
        <w:rPr>
          <w:bCs/>
        </w:rPr>
        <w:t>4</w:t>
      </w:r>
      <w:r w:rsidR="00336359">
        <w:rPr>
          <w:bCs/>
        </w:rPr>
        <w:t>.</w:t>
      </w:r>
      <w:r w:rsidR="00F8735E" w:rsidRPr="00F8735E">
        <w:rPr>
          <w:bCs/>
        </w:rPr>
        <w:t xml:space="preserve"> </w:t>
      </w:r>
      <w:r w:rsidR="00290D5D">
        <w:rPr>
          <w:bCs/>
        </w:rPr>
        <w:t>For both models, a</w:t>
      </w:r>
      <w:r>
        <w:rPr>
          <w:bCs/>
        </w:rPr>
        <w:t xml:space="preserve"> negative, significant relationship was obtained by interacting </w:t>
      </w:r>
      <w:r w:rsidR="003116BC">
        <w:rPr>
          <w:bCs/>
        </w:rPr>
        <w:t xml:space="preserve">farmers currently enrolled in AES schemes (AES) with </w:t>
      </w:r>
      <w:r>
        <w:rPr>
          <w:bCs/>
        </w:rPr>
        <w:t>subsidy</w:t>
      </w:r>
      <w:r w:rsidR="003116BC">
        <w:rPr>
          <w:bCs/>
        </w:rPr>
        <w:t xml:space="preserve"> (COS)</w:t>
      </w:r>
      <w:r w:rsidRPr="00F8735E">
        <w:rPr>
          <w:bCs/>
        </w:rPr>
        <w:t xml:space="preserve"> </w:t>
      </w:r>
      <w:r w:rsidR="00F8735E" w:rsidRPr="00F8735E">
        <w:rPr>
          <w:bCs/>
        </w:rPr>
        <w:t xml:space="preserve">with </w:t>
      </w:r>
      <w:r>
        <w:rPr>
          <w:bCs/>
        </w:rPr>
        <w:t xml:space="preserve">suggesting farmers </w:t>
      </w:r>
      <w:r w:rsidR="00F8735E" w:rsidRPr="00F8735E">
        <w:rPr>
          <w:bCs/>
        </w:rPr>
        <w:t>currently enrolled in AES programmes require lower levels of subsidy support</w:t>
      </w:r>
      <w:r w:rsidR="00290D5D">
        <w:rPr>
          <w:bCs/>
        </w:rPr>
        <w:t>. Conversely, f</w:t>
      </w:r>
      <w:r w:rsidR="00F8735E" w:rsidRPr="00F8735E">
        <w:rPr>
          <w:bCs/>
        </w:rPr>
        <w:t>armers not enrolled in AES schemes d</w:t>
      </w:r>
      <w:r w:rsidR="00864EE0">
        <w:rPr>
          <w:bCs/>
        </w:rPr>
        <w:t>emand</w:t>
      </w:r>
      <w:r w:rsidR="00290D5D">
        <w:rPr>
          <w:bCs/>
        </w:rPr>
        <w:t>ed</w:t>
      </w:r>
      <w:r w:rsidR="00864EE0">
        <w:rPr>
          <w:bCs/>
        </w:rPr>
        <w:t xml:space="preserve"> higher subsidy payments.</w:t>
      </w:r>
      <w:r>
        <w:rPr>
          <w:bCs/>
        </w:rPr>
        <w:t xml:space="preserve"> The </w:t>
      </w:r>
      <w:r w:rsidR="00E06D9F">
        <w:rPr>
          <w:bCs/>
        </w:rPr>
        <w:t>N0</w:t>
      </w:r>
      <w:r w:rsidR="00290D5D">
        <w:rPr>
          <w:bCs/>
        </w:rPr>
        <w:t xml:space="preserve"> (non-contract option)</w:t>
      </w:r>
      <w:r w:rsidR="00B06186">
        <w:rPr>
          <w:bCs/>
        </w:rPr>
        <w:t xml:space="preserve"> interacted with AES was positive and significant suggest</w:t>
      </w:r>
      <w:r w:rsidR="00767695">
        <w:rPr>
          <w:bCs/>
        </w:rPr>
        <w:t>ing</w:t>
      </w:r>
      <w:r w:rsidR="00B06186">
        <w:rPr>
          <w:bCs/>
        </w:rPr>
        <w:t xml:space="preserve"> farmers currently enrolled in AES schemes were more likely to </w:t>
      </w:r>
      <w:r w:rsidR="00E06D9F">
        <w:rPr>
          <w:bCs/>
        </w:rPr>
        <w:t xml:space="preserve">select the </w:t>
      </w:r>
      <w:r w:rsidR="00290D5D">
        <w:rPr>
          <w:bCs/>
        </w:rPr>
        <w:t xml:space="preserve">non-contract </w:t>
      </w:r>
      <w:r w:rsidR="00E06D9F">
        <w:rPr>
          <w:bCs/>
        </w:rPr>
        <w:t xml:space="preserve">option. </w:t>
      </w:r>
      <w:commentRangeStart w:id="6"/>
      <w:r w:rsidR="006B02F9">
        <w:rPr>
          <w:bCs/>
        </w:rPr>
        <w:t xml:space="preserve">Education level did not influence likelihood of enrolling into a contract and farmer age did not </w:t>
      </w:r>
      <w:r w:rsidR="00561947">
        <w:rPr>
          <w:bCs/>
        </w:rPr>
        <w:t>affect</w:t>
      </w:r>
      <w:r w:rsidR="006B02F9">
        <w:rPr>
          <w:bCs/>
        </w:rPr>
        <w:t xml:space="preserve"> preferences for contract length</w:t>
      </w:r>
      <w:r w:rsidR="00561947">
        <w:rPr>
          <w:bCs/>
        </w:rPr>
        <w:t xml:space="preserve"> (not reported in table)</w:t>
      </w:r>
      <w:r w:rsidR="006B02F9">
        <w:rPr>
          <w:bCs/>
        </w:rPr>
        <w:t xml:space="preserve">.  </w:t>
      </w:r>
      <w:commentRangeEnd w:id="6"/>
      <w:r w:rsidR="00A06EC2">
        <w:rPr>
          <w:rStyle w:val="CommentReference"/>
        </w:rPr>
        <w:commentReference w:id="6"/>
      </w:r>
    </w:p>
    <w:p w14:paraId="20BDB92C" w14:textId="77777777" w:rsidR="006B5418" w:rsidRDefault="006B5418" w:rsidP="00F8735E">
      <w:pPr>
        <w:rPr>
          <w:bCs/>
        </w:rPr>
      </w:pPr>
    </w:p>
    <w:p w14:paraId="73FFDC51" w14:textId="44D2FC8B" w:rsidR="00F8735E" w:rsidRDefault="006B5418" w:rsidP="00F8735E">
      <w:pPr>
        <w:rPr>
          <w:bCs/>
        </w:rPr>
      </w:pPr>
      <w:r>
        <w:rPr>
          <w:bCs/>
        </w:rPr>
        <w:t>For bovine farmers, i</w:t>
      </w:r>
      <w:r w:rsidR="003116BC">
        <w:rPr>
          <w:bCs/>
        </w:rPr>
        <w:t xml:space="preserve">nteracting </w:t>
      </w:r>
      <w:r>
        <w:rPr>
          <w:bCs/>
        </w:rPr>
        <w:t>respondents</w:t>
      </w:r>
      <w:r w:rsidR="003116BC">
        <w:rPr>
          <w:bCs/>
        </w:rPr>
        <w:t xml:space="preserve"> wishing to receive community benefits from the scheme (</w:t>
      </w:r>
      <w:r w:rsidR="00F8735E" w:rsidRPr="00F8735E">
        <w:rPr>
          <w:bCs/>
        </w:rPr>
        <w:t>BEN</w:t>
      </w:r>
      <w:r w:rsidR="003116BC">
        <w:rPr>
          <w:bCs/>
        </w:rPr>
        <w:t>)</w:t>
      </w:r>
      <w:r w:rsidR="00F8735E" w:rsidRPr="00F8735E">
        <w:rPr>
          <w:bCs/>
        </w:rPr>
        <w:t xml:space="preserve"> with COS was significant and positive</w:t>
      </w:r>
      <w:r w:rsidR="003116BC">
        <w:rPr>
          <w:bCs/>
        </w:rPr>
        <w:t>,</w:t>
      </w:r>
      <w:r w:rsidR="00F8735E" w:rsidRPr="00F8735E">
        <w:rPr>
          <w:bCs/>
        </w:rPr>
        <w:t xml:space="preserve"> indicating farmers looking to receive community based (in-kind) </w:t>
      </w:r>
      <w:r w:rsidR="000E7EB3">
        <w:rPr>
          <w:bCs/>
        </w:rPr>
        <w:t>rewards for providing conservation services</w:t>
      </w:r>
      <w:r w:rsidR="003116BC">
        <w:rPr>
          <w:bCs/>
        </w:rPr>
        <w:t xml:space="preserve"> </w:t>
      </w:r>
      <w:r w:rsidR="00F8735E" w:rsidRPr="00F8735E">
        <w:rPr>
          <w:bCs/>
        </w:rPr>
        <w:t xml:space="preserve">require </w:t>
      </w:r>
      <w:r w:rsidR="000B705E">
        <w:rPr>
          <w:bCs/>
        </w:rPr>
        <w:t xml:space="preserve">a </w:t>
      </w:r>
      <w:r w:rsidR="00F8735E" w:rsidRPr="00F8735E">
        <w:rPr>
          <w:bCs/>
        </w:rPr>
        <w:t xml:space="preserve">higher </w:t>
      </w:r>
      <w:r w:rsidR="000B705E">
        <w:rPr>
          <w:bCs/>
        </w:rPr>
        <w:t xml:space="preserve">equivalent </w:t>
      </w:r>
      <w:r w:rsidR="00F8735E" w:rsidRPr="00F8735E">
        <w:rPr>
          <w:bCs/>
        </w:rPr>
        <w:t xml:space="preserve">subsidy </w:t>
      </w:r>
      <w:r w:rsidR="00416DE7">
        <w:rPr>
          <w:bCs/>
        </w:rPr>
        <w:t>reward.</w:t>
      </w:r>
      <w:r w:rsidR="00F8735E" w:rsidRPr="00F8735E">
        <w:rPr>
          <w:bCs/>
        </w:rPr>
        <w:t xml:space="preserve"> </w:t>
      </w:r>
      <w:r>
        <w:rPr>
          <w:bCs/>
        </w:rPr>
        <w:t xml:space="preserve">For </w:t>
      </w:r>
      <w:r w:rsidR="000E7EB3">
        <w:rPr>
          <w:bCs/>
        </w:rPr>
        <w:t>ovine farmers</w:t>
      </w:r>
      <w:r>
        <w:rPr>
          <w:bCs/>
        </w:rPr>
        <w:t>, interacting BEN</w:t>
      </w:r>
      <w:r w:rsidR="000E7EB3">
        <w:rPr>
          <w:bCs/>
        </w:rPr>
        <w:t xml:space="preserve"> with structure of scheme (</w:t>
      </w:r>
      <w:r w:rsidR="00F8735E" w:rsidRPr="00F8735E">
        <w:rPr>
          <w:bCs/>
        </w:rPr>
        <w:t>SOS</w:t>
      </w:r>
      <w:r w:rsidR="000E7EB3">
        <w:rPr>
          <w:bCs/>
        </w:rPr>
        <w:t>)</w:t>
      </w:r>
      <w:r w:rsidR="00F8735E" w:rsidRPr="00F8735E">
        <w:rPr>
          <w:bCs/>
        </w:rPr>
        <w:t xml:space="preserve"> is negative and significant meaning farmers preferring individual benefit schemes also prefer individually managed conservation programmes</w:t>
      </w:r>
      <w:r w:rsidR="00864EE0">
        <w:rPr>
          <w:bCs/>
        </w:rPr>
        <w:t>.</w:t>
      </w:r>
      <w:r w:rsidR="00063D84">
        <w:rPr>
          <w:bCs/>
        </w:rPr>
        <w:t xml:space="preserve"> </w:t>
      </w:r>
      <w:r>
        <w:rPr>
          <w:bCs/>
        </w:rPr>
        <w:t xml:space="preserve">Interacting BEN with </w:t>
      </w:r>
      <w:r w:rsidR="00063D84">
        <w:rPr>
          <w:bCs/>
        </w:rPr>
        <w:t xml:space="preserve">COS was </w:t>
      </w:r>
      <w:r>
        <w:rPr>
          <w:bCs/>
        </w:rPr>
        <w:t xml:space="preserve">also </w:t>
      </w:r>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r>
        <w:rPr>
          <w:bCs/>
        </w:rPr>
        <w:t xml:space="preserve">payment </w:t>
      </w:r>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46E69209"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r w:rsidR="006130C9">
        <w:t xml:space="preserve">starting </w:t>
      </w:r>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rsidR="00E34914">
        <w:t>;</w:t>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r w:rsidR="006130C9">
        <w:t xml:space="preserve">conversely </w:t>
      </w:r>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EB62D6">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00C04CE1" w14:textId="74BD745A" w:rsidR="005A0F36" w:rsidRDefault="00451BE7" w:rsidP="00666D35">
      <w:pPr>
        <w:rPr>
          <w:color w:val="000000"/>
          <w:sz w:val="20"/>
          <w:szCs w:val="20"/>
        </w:rPr>
      </w:pPr>
      <w:r>
        <w:t>Contract participation was</w:t>
      </w:r>
      <w:r w:rsidR="00825106" w:rsidRPr="00070992">
        <w:t xml:space="preserve"> </w:t>
      </w:r>
      <w:r>
        <w:t>estimated</w:t>
      </w:r>
      <w:r w:rsidRPr="00070992">
        <w:t xml:space="preserve"> </w:t>
      </w:r>
      <w:r w:rsidR="00E70D18">
        <w:t>according to different</w:t>
      </w:r>
      <w:r w:rsidR="00825106" w:rsidRPr="00070992">
        <w:t xml:space="preserve"> </w:t>
      </w:r>
      <w:r w:rsidR="00E70D18">
        <w:t xml:space="preserve">payment and </w:t>
      </w:r>
      <w:r w:rsidR="006130C9">
        <w:t xml:space="preserve">contract </w:t>
      </w:r>
      <w:r w:rsidR="00825106" w:rsidRPr="00070992">
        <w:t xml:space="preserve">scenarios to determine how </w:t>
      </w:r>
      <w:r w:rsidR="00195A00">
        <w:t>projected</w:t>
      </w:r>
      <w:r w:rsidR="007B26B2">
        <w:t xml:space="preserve"> </w:t>
      </w:r>
      <w:r w:rsidR="00825106" w:rsidRPr="00070992">
        <w:t xml:space="preserve">uptake </w:t>
      </w:r>
      <w:r w:rsidR="007B26B2">
        <w:t xml:space="preserve">by farmers </w:t>
      </w:r>
      <w:r w:rsidR="00825106" w:rsidRPr="00070992">
        <w:t xml:space="preserve">varied according to contract </w:t>
      </w:r>
      <w:r w:rsidR="006130C9">
        <w:t>attributes</w:t>
      </w:r>
      <w:r w:rsidR="00195A00">
        <w:t xml:space="preserve">. </w:t>
      </w:r>
      <w:r w:rsidR="00112B99">
        <w:t xml:space="preserve"> </w:t>
      </w:r>
      <w:r w:rsidR="00A96B9C">
        <w:t>C</w:t>
      </w:r>
      <w:r w:rsidR="00112B99">
        <w:t>oefficient</w:t>
      </w:r>
      <w:r w:rsidR="00A96B9C">
        <w:t xml:space="preserve"> means</w:t>
      </w:r>
      <w:r w:rsidR="00112B99">
        <w:t xml:space="preserve"> from the RPL model were used for calculating probabilities under </w:t>
      </w:r>
      <w:r w:rsidR="00921E35">
        <w:t>two alternative scenarios; opti</w:t>
      </w:r>
      <w:r w:rsidR="00245854">
        <w:t>mal and non-optimal contracts</w:t>
      </w:r>
      <w:r w:rsidR="00A96B9C">
        <w:t>, where</w:t>
      </w:r>
      <w:r w:rsidR="00921E35">
        <w:t xml:space="preserve"> </w:t>
      </w:r>
      <w:r w:rsidR="00A96B9C">
        <w:t xml:space="preserve">optimal </w:t>
      </w:r>
      <w:r w:rsidR="00921E35">
        <w:t xml:space="preserve">refers to contract attributes that meet </w:t>
      </w:r>
      <w:r w:rsidR="00F0459A">
        <w:t>farmer preferences elicited in the CE</w:t>
      </w:r>
      <w:r w:rsidR="00921E35">
        <w:t xml:space="preserve"> while ‘non-optimal’ contracts do not</w:t>
      </w:r>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 </w:t>
      </w:r>
      <w:r w:rsidR="00DE0465">
        <w:t>The</w:t>
      </w:r>
      <w:r w:rsidR="006119FB">
        <w:t xml:space="preserve"> subsidy premium </w:t>
      </w:r>
      <w:r w:rsidR="00425C0C">
        <w:t>took consistent values</w:t>
      </w:r>
      <w:r w:rsidR="006119FB">
        <w:t xml:space="preserve"> across both scenarios</w:t>
      </w:r>
      <w:r w:rsidR="00C20C96">
        <w:t xml:space="preserve">, ranging from 10% to 100% of remuneration offered in the RDP scheme option. </w:t>
      </w:r>
      <w:r w:rsidR="00F0459A">
        <w:t xml:space="preserve">This allowed exploration of </w:t>
      </w:r>
      <w:r w:rsidR="00346B58">
        <w:t xml:space="preserve">how </w:t>
      </w:r>
      <w:r w:rsidR="006119FB">
        <w:t>scheme uptake might vary with</w:t>
      </w:r>
      <w:r w:rsidR="00346B58">
        <w:t xml:space="preserve"> </w:t>
      </w:r>
      <w:r w:rsidR="009D094E">
        <w:t>contract options to gauge the importance of monetary and non-monetary attributes in farmer decision making.</w:t>
      </w:r>
    </w:p>
    <w:p w14:paraId="04CCCF19" w14:textId="6B5E6FF2" w:rsidR="00245854" w:rsidRDefault="00E12324" w:rsidP="0001614F">
      <w:r>
        <w:t>As expected, n</w:t>
      </w:r>
      <w:r w:rsidR="00825106" w:rsidRPr="00070992">
        <w:t xml:space="preserve">on-optimal contracts </w:t>
      </w:r>
      <w:r w:rsidR="00990BFB">
        <w:t xml:space="preserve">were estimated to receive lower participation relative to optimal contracts. </w:t>
      </w:r>
      <w:proofErr w:type="gramStart"/>
      <w:r w:rsidR="00112B99">
        <w:t xml:space="preserve">(Figure </w:t>
      </w:r>
      <w:r w:rsidR="003D5235">
        <w:t>5</w:t>
      </w:r>
      <w:r w:rsidR="007B26B2">
        <w:t>)</w:t>
      </w:r>
      <w:r w:rsidR="00245854">
        <w:t>.</w:t>
      </w:r>
      <w:proofErr w:type="gramEnd"/>
      <w:r w:rsidR="00990BFB">
        <w:t xml:space="preserve"> Participation estimates 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r w:rsidR="0028563B">
        <w:t xml:space="preserve"> under the non-optimal scenario</w:t>
      </w:r>
      <w:r w:rsidR="00990BFB">
        <w:t>.</w:t>
      </w:r>
      <w:r w:rsidR="0028563B">
        <w:t xml:space="preserve"> Conversely, in the optimal scenario p</w:t>
      </w:r>
      <w:r w:rsidR="00C54C6C">
        <w:t>articipation estimates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r w:rsidR="0028563B">
        <w:t xml:space="preserve">Recalling that </w:t>
      </w:r>
      <w:r w:rsidR="00DE0465">
        <w:t>subsidy</w:t>
      </w:r>
      <w:r w:rsidR="0028563B">
        <w:t xml:space="preserve"> premiums </w:t>
      </w:r>
      <w:r w:rsidR="00DE0465">
        <w:t xml:space="preserve">are comparable across both contract scenarios, </w:t>
      </w:r>
      <w:r w:rsidR="00DA127D">
        <w:t>our estimates show</w:t>
      </w:r>
      <w:r w:rsidR="00DE0465" w:rsidRPr="00070992">
        <w:t xml:space="preserve"> </w:t>
      </w:r>
      <w:r w:rsidR="00DA127D">
        <w:t>the difference in participation</w:t>
      </w:r>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p>
    <w:p w14:paraId="23F6C31E" w14:textId="1EFF6FEA" w:rsidR="004E4A8C" w:rsidRDefault="00561947" w:rsidP="0001614F">
      <w:r>
        <w:t>We</w:t>
      </w:r>
      <w:commentRangeStart w:id="7"/>
      <w:commentRangeStart w:id="8"/>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7"/>
      <w:r w:rsidR="00DB513E">
        <w:rPr>
          <w:rStyle w:val="CommentReference"/>
        </w:rPr>
        <w:commentReference w:id="7"/>
      </w:r>
      <w:commentRangeEnd w:id="8"/>
      <w:r>
        <w:rPr>
          <w:rStyle w:val="CommentReference"/>
        </w:rPr>
        <w:commentReference w:id="8"/>
      </w:r>
      <w:r w:rsidR="00FA3056">
        <w:t xml:space="preserve"> (i.e. there are other factors exogenous to our model influencing farmers willingness to participate)</w:t>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0B8B7312"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EB62D6">
        <w:rPr>
          <w:b/>
          <w:noProof/>
        </w:rPr>
        <w:t>5</w:t>
      </w:r>
      <w:r w:rsidRPr="005878F4">
        <w:rPr>
          <w:b/>
        </w:rPr>
        <w:fldChar w:fldCharType="end"/>
      </w:r>
      <w:r>
        <w:t>:</w:t>
      </w:r>
      <w:r w:rsidRPr="00E12324">
        <w:t xml:space="preserve"> </w:t>
      </w:r>
      <w:r w:rsidRPr="00825106">
        <w:t xml:space="preserve"> </w:t>
      </w:r>
      <w:r w:rsidR="00AA6C54">
        <w:t>P</w:t>
      </w:r>
      <w:r w:rsidRPr="00825106">
        <w:t xml:space="preserve">robability of </w:t>
      </w:r>
      <w:r w:rsidR="00AA6C54">
        <w:t xml:space="preserve">contract </w:t>
      </w:r>
      <w:r w:rsidRPr="00825106">
        <w:t>participation according to ‘non-optimal’ and ‘optimal</w:t>
      </w:r>
      <w:r w:rsidR="00990BFB">
        <w:t>’</w:t>
      </w:r>
      <w:r w:rsidRPr="00825106">
        <w:t xml:space="preserve">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proofErr w:type="gramStart"/>
      <w:r w:rsidR="00AA6C54">
        <w:t>.</w:t>
      </w:r>
      <w:r>
        <w:t>.</w:t>
      </w:r>
      <w:proofErr w:type="gramEnd"/>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0F19E56F" w:rsidR="00280B46" w:rsidRPr="00D474A9" w:rsidRDefault="00DB513E" w:rsidP="00A80102">
      <w:pPr>
        <w:rPr>
          <w:szCs w:val="22"/>
        </w:rPr>
      </w:pPr>
      <w:r>
        <w:t>R</w:t>
      </w:r>
      <w:r w:rsidR="00E55FAB" w:rsidRPr="00E55FAB">
        <w:t xml:space="preserve">esults suggest </w:t>
      </w:r>
      <w:proofErr w:type="gramStart"/>
      <w:r w:rsidR="00E55FAB" w:rsidRPr="00E55FAB">
        <w:t>farmers  demonstrate</w:t>
      </w:r>
      <w:proofErr w:type="gramEnd"/>
      <w:r w:rsidR="00E55FAB" w:rsidRPr="00E55FAB">
        <w:t xml:space="preserve"> a clear willingness to participate in conservation programmes for rare breeds</w:t>
      </w:r>
      <w:r w:rsidR="001D281B">
        <w:t>.</w:t>
      </w:r>
      <w:r w:rsidR="002F594F">
        <w:t xml:space="preserve"> </w:t>
      </w:r>
      <w:r>
        <w:t>P</w:t>
      </w:r>
      <w:r w:rsidR="004A418E">
        <w:t xml:space="preserve">articipation may be reduced by up to </w:t>
      </w:r>
      <w:r w:rsidR="006A253A">
        <w:t>84</w:t>
      </w:r>
      <w:r w:rsidR="004A418E">
        <w:t>% if farmer preferences for non-financial attributes a</w:t>
      </w:r>
      <w:r w:rsidR="005C6E91">
        <w:t xml:space="preserve">re not taken into consideration </w:t>
      </w:r>
      <w:r w:rsidR="00E55FAB" w:rsidRPr="00E6646E">
        <w:rPr>
          <w:szCs w:val="22"/>
        </w:rPr>
        <w:t xml:space="preserve">Within </w:t>
      </w:r>
      <w:r>
        <w:rPr>
          <w:szCs w:val="22"/>
        </w:rPr>
        <w:t>the</w:t>
      </w:r>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r w:rsidR="00D03B11">
        <w:rPr>
          <w:szCs w:val="22"/>
        </w:rPr>
        <w:t>,</w:t>
      </w:r>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r w:rsidR="003E6FBF">
        <w:rPr>
          <w:szCs w:val="22"/>
        </w:rPr>
        <w:t>It may also reflect a general</w:t>
      </w:r>
      <w:r w:rsidR="00F25DA5">
        <w:rPr>
          <w:szCs w:val="22"/>
        </w:rPr>
        <w:t xml:space="preserve"> reluctance to join a voluntary incentive scheme </w:t>
      </w:r>
      <w:r w:rsidR="00F25DA5">
        <w:rPr>
          <w:szCs w:val="22"/>
        </w:rPr>
        <w:fldChar w:fldCharType="begin" w:fldLock="1"/>
      </w:r>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r w:rsidR="00F25DA5">
        <w:rPr>
          <w:szCs w:val="22"/>
        </w:rPr>
        <w:fldChar w:fldCharType="end"/>
      </w:r>
      <w:r w:rsidR="00F25DA5">
        <w:rPr>
          <w:szCs w:val="22"/>
        </w:rPr>
        <w:t>.</w:t>
      </w:r>
      <w:r w:rsidR="003E6FBF">
        <w:rPr>
          <w:szCs w:val="22"/>
        </w:rPr>
        <w:t xml:space="preserve"> </w:t>
      </w:r>
      <w:r w:rsidR="00D474A9">
        <w:rPr>
          <w:szCs w:val="22"/>
        </w:rPr>
        <w:t>However</w:t>
      </w:r>
      <w:proofErr w:type="gramStart"/>
      <w:r w:rsidR="00D474A9">
        <w:rPr>
          <w:szCs w:val="22"/>
        </w:rPr>
        <w:t>,</w:t>
      </w:r>
      <w:r w:rsidR="00280B46">
        <w:rPr>
          <w:szCs w:val="22"/>
        </w:rPr>
        <w:t xml:space="preserve">  heterogeneity</w:t>
      </w:r>
      <w:proofErr w:type="gramEnd"/>
      <w:r w:rsidR="00280B46">
        <w:rPr>
          <w:szCs w:val="22"/>
        </w:rPr>
        <w:t xml:space="preserve">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63C2E736" w14:textId="4F822702" w:rsidR="005C4916"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r w:rsidR="00DB513E">
        <w:rPr>
          <w:bCs/>
        </w:rPr>
        <w:t>in post-communist</w:t>
      </w:r>
      <w:r w:rsidR="005C6E91">
        <w:rPr>
          <w:bCs/>
        </w:rPr>
        <w:t xml:space="preserve"> Romania </w:t>
      </w:r>
      <w:r w:rsidR="00DB513E">
        <w:rPr>
          <w:bCs/>
        </w:rPr>
        <w:t xml:space="preserve">, which has seen </w:t>
      </w:r>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r w:rsidR="00DB513E">
        <w:rPr>
          <w:bCs/>
        </w:rPr>
        <w:t>.  On the other hand</w:t>
      </w:r>
      <w:r w:rsidR="00CE4D73">
        <w:rPr>
          <w:bCs/>
        </w:rPr>
        <w:t xml:space="preserve"> </w:t>
      </w:r>
      <w:proofErr w:type="gramStart"/>
      <w:r w:rsidR="00DB513E">
        <w:rPr>
          <w:bCs/>
        </w:rPr>
        <w:t xml:space="preserve">an </w:t>
      </w:r>
      <w:r w:rsidR="006A253A">
        <w:rPr>
          <w:bCs/>
        </w:rPr>
        <w:t xml:space="preserve"> </w:t>
      </w:r>
      <w:r w:rsidR="00DB513E">
        <w:rPr>
          <w:bCs/>
        </w:rPr>
        <w:t>enduring</w:t>
      </w:r>
      <w:proofErr w:type="gramEnd"/>
      <w:r w:rsidR="00DB513E">
        <w:rPr>
          <w:bCs/>
        </w:rPr>
        <w:t xml:space="preserve"> </w:t>
      </w:r>
      <w:r w:rsidR="006A253A">
        <w:rPr>
          <w:bCs/>
        </w:rPr>
        <w:t xml:space="preserve">communal </w:t>
      </w:r>
      <w:r w:rsidR="00DB513E">
        <w:rPr>
          <w:bCs/>
        </w:rPr>
        <w:t xml:space="preserve">herd </w:t>
      </w:r>
      <w:r w:rsidR="006A253A">
        <w:rPr>
          <w:bCs/>
        </w:rPr>
        <w:t xml:space="preserve">grazing </w:t>
      </w:r>
      <w:r w:rsidR="00DB513E">
        <w:rPr>
          <w:bCs/>
        </w:rPr>
        <w:t>among sheep farmers may explain</w:t>
      </w:r>
      <w:r w:rsidR="006A253A">
        <w:rPr>
          <w:bCs/>
        </w:rPr>
        <w:t xml:space="preserve"> </w:t>
      </w:r>
      <w:r w:rsidR="00DB513E">
        <w:rPr>
          <w:bCs/>
        </w:rPr>
        <w:t xml:space="preserve">the </w:t>
      </w:r>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r w:rsidR="000D4B78">
        <w:t xml:space="preserve"> the use of farm advisors for schemes</w:t>
      </w:r>
      <w:r w:rsidR="008814D5">
        <w:t xml:space="preserve"> </w:t>
      </w:r>
      <w:r w:rsidR="008814D5" w:rsidRPr="00274310">
        <w:t>might make farmers willing to accept a lower payment for enrolling in a scheme.</w:t>
      </w:r>
      <w:r w:rsidR="008814D5">
        <w:t xml:space="preserve"> In developing countries</w:t>
      </w:r>
      <w:r w:rsidR="000D4B78">
        <w:t xml:space="preserve"> like Romania</w:t>
      </w:r>
      <w:r w:rsidR="008814D5">
        <w:t xml:space="preserve">, </w:t>
      </w:r>
      <w:r w:rsidR="000D4B78">
        <w:t>where farmers are generally less educated</w:t>
      </w:r>
      <w:r w:rsidR="00D946C6">
        <w:t xml:space="preserve"> than the wider population </w:t>
      </w:r>
      <w:r w:rsidR="00A56110">
        <w:fldChar w:fldCharType="begin" w:fldLock="1"/>
      </w:r>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r w:rsidR="00A56110">
        <w:fldChar w:fldCharType="end"/>
      </w:r>
      <w:r w:rsidR="00D946C6">
        <w:t xml:space="preserve"> application support for schemes may in-fact be paramount to securing farmer participation</w:t>
      </w:r>
      <w:r w:rsidR="00A56110">
        <w:t xml:space="preserve">. </w:t>
      </w:r>
    </w:p>
    <w:p w14:paraId="472CF961" w14:textId="25733CB2"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AE284B">
        <w:t>W</w:t>
      </w:r>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A56110">
        <w:t xml:space="preserve">However, </w:t>
      </w:r>
      <w:r w:rsidR="00971E86">
        <w:t>farmers enrolled in AES schemes</w:t>
      </w:r>
      <w:r w:rsidR="00A56110">
        <w:t xml:space="preserve"> were also more likely </w:t>
      </w:r>
      <w:r w:rsidR="00971E86">
        <w:t xml:space="preserve">not to select a contract option, suggesting overlap with existing contractual schemes may deter farmers from participating.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r w:rsidR="00993854">
        <w:t>improve compliance with contractual schemes</w:t>
      </w:r>
      <w:r w:rsidR="00D9040D">
        <w:t>.</w:t>
      </w:r>
      <w:r w:rsidR="004F1DB7">
        <w:t xml:space="preserve"> </w:t>
      </w:r>
    </w:p>
    <w:p w14:paraId="2367D442" w14:textId="77777777" w:rsidR="00B0169F" w:rsidRDefault="00B0169F" w:rsidP="0090749B"/>
    <w:p w14:paraId="6146AF88" w14:textId="1351659E"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4F1DB7">
        <w:t>community schemes</w:t>
      </w:r>
      <w:r w:rsidR="006F4E76">
        <w:t xml:space="preserve"> </w:t>
      </w:r>
      <w:r w:rsidR="000B41D2">
        <w:t>must therefore be weighed against</w:t>
      </w:r>
      <w:r w:rsidR="006F4E76">
        <w:t xml:space="preserve"> (potentially)</w:t>
      </w:r>
      <w:r w:rsidR="000B41D2">
        <w:t xml:space="preserve"> </w:t>
      </w:r>
      <w:r w:rsidR="006F4E76">
        <w:t xml:space="preserve">improved social and </w:t>
      </w:r>
      <w:r w:rsidR="004F1DB7">
        <w:t xml:space="preserve">farm animal diversity </w:t>
      </w:r>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34B424FB"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r w:rsidR="00DD6325">
        <w:rPr>
          <w:bCs/>
        </w:rPr>
        <w:t>for an AES scheme</w:t>
      </w:r>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r w:rsidR="00AE284B">
        <w:rPr>
          <w:bCs/>
        </w:rPr>
        <w:t xml:space="preserve">community </w:t>
      </w:r>
      <w:r>
        <w:rPr>
          <w:bCs/>
        </w:rPr>
        <w:t>conservation</w:t>
      </w:r>
      <w:r w:rsidR="00AE284B">
        <w:rPr>
          <w:bCs/>
        </w:rPr>
        <w:t xml:space="preserve"> breeding</w:t>
      </w:r>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5A9E5FEE" w14:textId="7F1324F9" w:rsidR="004E318F" w:rsidRDefault="00CA3214" w:rsidP="00EB62D6">
      <w:pPr>
        <w:ind w:firstLine="0"/>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r w:rsidR="00344886" w:rsidRPr="00344886">
        <w:t>suggests</w:t>
      </w:r>
      <w:r w:rsidR="007C6B31" w:rsidRPr="007C6B31">
        <w:t xml:space="preserve"> </w:t>
      </w:r>
      <w:r w:rsidR="007C6B31">
        <w:t xml:space="preserve">there are clear barriers to entry for smallholder farmers wishing to participate in some RDP options.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C85FE6">
        <w:t xml:space="preserve">wishing </w:t>
      </w:r>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r w:rsidR="00344886"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00344886" w:rsidRPr="00344886">
        <w:t xml:space="preserve"> yet only 8% of farmers in our sample reported having animals registered in this way revealing a major barrier</w:t>
      </w:r>
      <w:r w:rsidR="00171656">
        <w:t>-</w:t>
      </w:r>
      <w:r w:rsidR="00344886" w:rsidRPr="00344886">
        <w:t>to</w:t>
      </w:r>
      <w:r w:rsidR="00171656">
        <w:t>-</w:t>
      </w:r>
      <w:r w:rsidR="00616002">
        <w:t xml:space="preserve">uptake. </w:t>
      </w:r>
      <w:r w:rsidR="00344886" w:rsidRPr="00344886">
        <w:t>Implementing alternative mechanisms, or proxies, to identify the genetic merit of farm animals has been identified as an important consideration by</w:t>
      </w:r>
      <w:r>
        <w:t xml:space="preserve"> </w:t>
      </w:r>
      <w:r>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fldChar w:fldCharType="separate"/>
      </w:r>
      <w:r w:rsidR="00152DEC" w:rsidRPr="00152DEC">
        <w:rPr>
          <w:noProof/>
        </w:rPr>
        <w:t>[57]</w:t>
      </w:r>
      <w:r>
        <w:fldChar w:fldCharType="end"/>
      </w:r>
      <w:r w:rsidR="00344886" w:rsidRPr="00344886">
        <w:t xml:space="preserve"> </w:t>
      </w:r>
      <w:r w:rsidR="009B4FB7">
        <w:t xml:space="preserve"> </w:t>
      </w:r>
      <w:r w:rsidR="00344886" w:rsidRPr="00344886">
        <w:t xml:space="preserve">and novel approaches developed by </w:t>
      </w:r>
      <w:r>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fldChar w:fldCharType="separate"/>
      </w:r>
      <w:r w:rsidR="001B1F38" w:rsidRPr="001B1F38">
        <w:rPr>
          <w:noProof/>
        </w:rPr>
        <w:t>[61]</w:t>
      </w:r>
      <w:r>
        <w:fldChar w:fldCharType="end"/>
      </w:r>
      <w:r w:rsidR="00344886" w:rsidRPr="00344886">
        <w:t xml:space="preserve"> may serve as a way to surpass such barriers through phenotypic identification of breeds. </w:t>
      </w:r>
    </w:p>
    <w:p w14:paraId="08D30DE6" w14:textId="77777777" w:rsidR="009B4FB7" w:rsidRDefault="009B4FB7" w:rsidP="00E1675D"/>
    <w:p w14:paraId="23C8DB44" w14:textId="3907EC36"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19B162D4" w:rsidR="001A40B6" w:rsidRDefault="00D03B11" w:rsidP="00F9687A">
      <w:r>
        <w:t>This</w:t>
      </w:r>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r w:rsidR="00F9687A">
        <w:t xml:space="preserve">contract length and the structure of </w:t>
      </w:r>
      <w:r w:rsidR="00592AE9">
        <w:t xml:space="preserve">schemes, in addition to monetary rewards, </w:t>
      </w:r>
      <w:r w:rsidR="00F9687A">
        <w:t xml:space="preserve">are important determinants of </w:t>
      </w:r>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r w:rsidR="00437272">
        <w:t>-</w:t>
      </w:r>
      <w:r w:rsidR="0035017A">
        <w:t>effectiveness of FAnGR conservation programmes</w:t>
      </w:r>
      <w:r w:rsidR="002C7B54">
        <w:t xml:space="preserve"> in </w:t>
      </w:r>
      <w:r w:rsidR="004845FA">
        <w:t>similar</w:t>
      </w:r>
      <w:r w:rsidR="002C7B54">
        <w:t xml:space="preserve"> contexts</w:t>
      </w:r>
      <w:r w:rsidR="0053249A">
        <w:t xml:space="preserve">. </w:t>
      </w:r>
      <w:r w:rsidR="00152DEC">
        <w:rPr>
          <w:bCs/>
        </w:rPr>
        <w:t xml:space="preserve">Moreover, this work has not </w:t>
      </w:r>
      <w:r w:rsidR="00C2047F">
        <w:rPr>
          <w:bCs/>
        </w:rPr>
        <w:t>explored</w:t>
      </w:r>
      <w:r w:rsidR="00152DEC">
        <w:rPr>
          <w:bCs/>
        </w:rPr>
        <w:t xml:space="preserve"> how farmer WTA a contract might vary depending on breed options </w:t>
      </w:r>
      <w:r w:rsidR="00C2047F">
        <w:rPr>
          <w:bCs/>
        </w:rPr>
        <w:t>as part of the scheme</w:t>
      </w:r>
      <w:r w:rsidR="00152DEC">
        <w:rPr>
          <w:bCs/>
        </w:rPr>
        <w:t xml:space="preserve">. </w:t>
      </w:r>
      <w:r w:rsidR="0021740D">
        <w:rPr>
          <w:bCs/>
        </w:rPr>
        <w:t>Indeed, w</w:t>
      </w:r>
      <w:r w:rsidR="00152DEC">
        <w:rPr>
          <w:bCs/>
        </w:rPr>
        <w:t xml:space="preserve">ork by </w:t>
      </w:r>
      <w:r w:rsidR="00152DEC">
        <w:rPr>
          <w:bCs/>
        </w:rPr>
        <w:fldChar w:fldCharType="begin" w:fldLock="1"/>
      </w:r>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r w:rsidR="00152DEC">
        <w:rPr>
          <w:bCs/>
        </w:rPr>
        <w:fldChar w:fldCharType="end"/>
      </w:r>
      <w:r w:rsidR="00152DEC">
        <w:rPr>
          <w:bCs/>
        </w:rPr>
        <w:t xml:space="preserve"> suggests</w:t>
      </w:r>
      <w:r w:rsidR="0021740D">
        <w:rPr>
          <w:bCs/>
        </w:rPr>
        <w:t xml:space="preserve"> </w:t>
      </w:r>
      <w:r w:rsidR="00C2047F">
        <w:rPr>
          <w:bCs/>
        </w:rPr>
        <w:t>farmer</w:t>
      </w:r>
      <w:r w:rsidR="00152DEC">
        <w:rPr>
          <w:bCs/>
        </w:rPr>
        <w:t xml:space="preserve"> </w:t>
      </w:r>
      <w:r w:rsidR="00C2047F">
        <w:rPr>
          <w:bCs/>
        </w:rPr>
        <w:t xml:space="preserve">do possess heterogeneous </w:t>
      </w:r>
      <w:r w:rsidR="00152DEC">
        <w:rPr>
          <w:bCs/>
        </w:rPr>
        <w:t xml:space="preserve">preferences for </w:t>
      </w:r>
      <w:r w:rsidR="0021740D">
        <w:rPr>
          <w:bCs/>
        </w:rPr>
        <w:t>breed</w:t>
      </w:r>
      <w:r w:rsidR="00152DEC">
        <w:rPr>
          <w:bCs/>
        </w:rPr>
        <w:t xml:space="preserve"> attributes</w:t>
      </w:r>
      <w:r w:rsidR="0021740D">
        <w:rPr>
          <w:bCs/>
        </w:rPr>
        <w:t xml:space="preserve"> and breeds themselves. Exploring the importance of a</w:t>
      </w:r>
      <w:r w:rsidR="00152DEC">
        <w:rPr>
          <w:bCs/>
        </w:rPr>
        <w:t>lternative breed</w:t>
      </w:r>
      <w:r w:rsidR="0021740D">
        <w:rPr>
          <w:bCs/>
        </w:rPr>
        <w:t xml:space="preserve"> and attribute</w:t>
      </w:r>
      <w:r w:rsidR="00152DEC">
        <w:rPr>
          <w:bCs/>
        </w:rPr>
        <w:t xml:space="preserve"> combinations in contracts </w:t>
      </w:r>
      <w:r w:rsidR="0021740D">
        <w:rPr>
          <w:bCs/>
        </w:rPr>
        <w:t>appears warranted and may affect farmer</w:t>
      </w:r>
      <w:r w:rsidR="00152DEC">
        <w:rPr>
          <w:bCs/>
        </w:rPr>
        <w:t xml:space="preserve"> willingness to participate in </w:t>
      </w:r>
      <w:r w:rsidR="00C2047F">
        <w:rPr>
          <w:bCs/>
        </w:rPr>
        <w:t>schemes</w:t>
      </w:r>
      <w:r w:rsidR="00152DEC">
        <w:rPr>
          <w:bCs/>
        </w:rPr>
        <w:t xml:space="preserve"> and their minimum WTA</w:t>
      </w:r>
      <w:r w:rsidR="0021740D">
        <w:rPr>
          <w:bCs/>
        </w:rPr>
        <w:t xml:space="preserve"> a conservation </w:t>
      </w:r>
      <w:r w:rsidR="00C2047F">
        <w:rPr>
          <w:bCs/>
        </w:rPr>
        <w:t xml:space="preserve">contract. </w:t>
      </w:r>
    </w:p>
    <w:p w14:paraId="09294FA7" w14:textId="77777777" w:rsidR="001A40B6" w:rsidRDefault="001A40B6" w:rsidP="001E7286"/>
    <w:p w14:paraId="10E16282" w14:textId="7AF3142B" w:rsidR="00020535" w:rsidRPr="00020535" w:rsidRDefault="003B1F1C" w:rsidP="001E7286">
      <w:r>
        <w:t>We</w:t>
      </w:r>
      <w:r w:rsidR="001021C2">
        <w:t xml:space="preserve"> found </w:t>
      </w:r>
      <w:r w:rsidR="00437272">
        <w:t xml:space="preserve">that </w:t>
      </w:r>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pPr>
      <w:r>
        <w:rPr>
          <w:b/>
        </w:rPr>
        <w:t>Appendix 1</w:t>
      </w:r>
      <w:r w:rsidRPr="005878F4">
        <w:rPr>
          <w:b/>
        </w:rPr>
        <w:t>:</w:t>
      </w:r>
      <w:r>
        <w:t xml:space="preserve"> The respondent questionnaire  </w:t>
      </w:r>
    </w:p>
    <w:p w14:paraId="0D5BE82A" w14:textId="77777777" w:rsidR="000F1759" w:rsidRDefault="000F1759">
      <w:pPr>
        <w:pStyle w:val="Firstparagraph"/>
        <w:rPr>
          <w:b/>
        </w:rPr>
      </w:pPr>
    </w:p>
    <w:p w14:paraId="66C2BB14" w14:textId="77777777" w:rsidR="000F1759" w:rsidRPr="000F1759" w:rsidRDefault="000F1759" w:rsidP="000F1759">
      <w:pPr>
        <w:spacing w:after="120" w:line="240" w:lineRule="auto"/>
        <w:ind w:firstLine="0"/>
        <w:jc w:val="center"/>
        <w:rPr>
          <w:b/>
          <w:sz w:val="28"/>
          <w:szCs w:val="28"/>
        </w:rPr>
      </w:pPr>
      <w:r w:rsidRPr="000F1759">
        <w:rPr>
          <w:b/>
          <w:sz w:val="28"/>
          <w:szCs w:val="28"/>
        </w:rPr>
        <w:t>Farm Questionnaire</w:t>
      </w:r>
    </w:p>
    <w:p w14:paraId="578FD750" w14:textId="77777777" w:rsidR="000F1759" w:rsidRPr="000F1759" w:rsidRDefault="000F1759" w:rsidP="000F1759">
      <w:pPr>
        <w:spacing w:after="120" w:line="240" w:lineRule="auto"/>
        <w:ind w:firstLine="0"/>
        <w:jc w:val="center"/>
      </w:pPr>
      <w:r w:rsidRPr="000F1759">
        <w:t>Name: _______________________________Date:_______________</w:t>
      </w:r>
    </w:p>
    <w:p w14:paraId="44440B3A" w14:textId="77777777" w:rsidR="000F1759" w:rsidRPr="000F1759" w:rsidRDefault="000F1759" w:rsidP="000F1759">
      <w:pPr>
        <w:spacing w:after="120" w:line="240" w:lineRule="auto"/>
        <w:ind w:firstLine="0"/>
        <w:jc w:val="center"/>
      </w:pPr>
      <w:r w:rsidRPr="000F1759">
        <w:t>Location &amp; GPS: ___________________________________________</w:t>
      </w:r>
    </w:p>
    <w:p w14:paraId="016F90E2" w14:textId="77777777" w:rsidR="000F1759" w:rsidRPr="000F1759" w:rsidRDefault="000F1759" w:rsidP="000F1759">
      <w:pPr>
        <w:spacing w:after="120" w:line="240" w:lineRule="auto"/>
        <w:ind w:firstLine="0"/>
      </w:pPr>
    </w:p>
    <w:p w14:paraId="3015D54A"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A: About you &amp; your farm</w:t>
      </w:r>
    </w:p>
    <w:p w14:paraId="50A451A6" w14:textId="77777777" w:rsidR="000F1759" w:rsidRPr="000F1759" w:rsidRDefault="000F1759" w:rsidP="000F1759">
      <w:pPr>
        <w:spacing w:after="120" w:line="240" w:lineRule="auto"/>
        <w:ind w:firstLine="0"/>
      </w:pPr>
    </w:p>
    <w:p w14:paraId="4ADD2382" w14:textId="77777777" w:rsidR="000F1759" w:rsidRPr="000F1759" w:rsidRDefault="000F1759" w:rsidP="000F1759">
      <w:pPr>
        <w:numPr>
          <w:ilvl w:val="0"/>
          <w:numId w:val="19"/>
        </w:numPr>
        <w:spacing w:after="120" w:line="480" w:lineRule="auto"/>
        <w:ind w:left="426" w:hanging="426"/>
        <w:contextualSpacing/>
        <w:rPr>
          <w:b/>
        </w:rPr>
      </w:pPr>
      <w:r w:rsidRPr="000F1759">
        <w:rPr>
          <w:b/>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b/>
                <w:bCs/>
                <w:color w:val="000000"/>
                <w:lang w:eastAsia="en-GB"/>
              </w:rPr>
            </w:pPr>
            <w:r w:rsidRPr="000F1759">
              <w:rPr>
                <w:b/>
                <w:bCs/>
                <w:color w:val="000000"/>
                <w:szCs w:val="22"/>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b/>
                <w:bCs/>
                <w:color w:val="000000"/>
                <w:lang w:eastAsia="en-GB"/>
              </w:rPr>
            </w:pPr>
            <w:r w:rsidRPr="000F1759">
              <w:rPr>
                <w:b/>
                <w:bCs/>
                <w:color w:val="000000"/>
                <w:szCs w:val="22"/>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b/>
                <w:bCs/>
                <w:color w:val="000000"/>
                <w:lang w:eastAsia="en-GB"/>
              </w:rPr>
            </w:pPr>
            <w:r w:rsidRPr="000F1759">
              <w:rPr>
                <w:b/>
                <w:bCs/>
                <w:color w:val="000000"/>
                <w:szCs w:val="22"/>
                <w:lang w:eastAsia="en-GB"/>
              </w:rPr>
              <w:t>Total animals?</w:t>
            </w:r>
          </w:p>
        </w:tc>
      </w:tr>
      <w:tr w:rsidR="000F1759" w:rsidRPr="000F1759" w14:paraId="7AF2E7F5"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Sheep</w:t>
            </w:r>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color w:val="000000"/>
                <w:lang w:eastAsia="en-GB"/>
              </w:rPr>
            </w:pPr>
          </w:p>
        </w:tc>
      </w:tr>
      <w:tr w:rsidR="000F1759" w:rsidRPr="000F1759" w14:paraId="09F16A16" w14:textId="77777777" w:rsidTr="002105EF">
        <w:trPr>
          <w:trHeight w:val="510"/>
          <w:jc w:val="center"/>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 xml:space="preserve">Goat </w:t>
            </w:r>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color w:val="000000"/>
                <w:lang w:eastAsia="en-GB"/>
              </w:rPr>
            </w:pPr>
          </w:p>
        </w:tc>
      </w:tr>
      <w:tr w:rsidR="000F1759" w:rsidRPr="000F1759" w14:paraId="7461E1B5" w14:textId="77777777" w:rsidTr="002105EF">
        <w:trPr>
          <w:trHeight w:val="480"/>
          <w:jc w:val="center"/>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Pigs</w:t>
            </w:r>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color w:val="000000"/>
                <w:lang w:eastAsia="en-GB"/>
              </w:rPr>
            </w:pPr>
          </w:p>
        </w:tc>
      </w:tr>
      <w:tr w:rsidR="000F1759" w:rsidRPr="000F1759" w14:paraId="562569C9"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Buffalo</w:t>
            </w:r>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color w:val="000000"/>
                <w:lang w:eastAsia="en-GB"/>
              </w:rPr>
            </w:pPr>
          </w:p>
        </w:tc>
      </w:tr>
      <w:tr w:rsidR="000F1759" w:rsidRPr="000F1759" w14:paraId="714E91AB" w14:textId="77777777" w:rsidTr="002105EF">
        <w:trPr>
          <w:trHeight w:val="450"/>
          <w:jc w:val="center"/>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Cows</w:t>
            </w:r>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color w:val="000000"/>
                <w:lang w:eastAsia="en-GB"/>
              </w:rPr>
            </w:pPr>
          </w:p>
        </w:tc>
      </w:tr>
      <w:tr w:rsidR="000F1759" w:rsidRPr="000F1759" w14:paraId="65808F37" w14:textId="77777777" w:rsidTr="002105EF">
        <w:trPr>
          <w:trHeight w:val="435"/>
          <w:jc w:val="center"/>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Poultry</w:t>
            </w:r>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color w:val="000000"/>
                <w:lang w:eastAsia="en-GB"/>
              </w:rPr>
            </w:pPr>
          </w:p>
        </w:tc>
      </w:tr>
      <w:tr w:rsidR="000F1759" w:rsidRPr="000F1759" w14:paraId="63FDCAA9" w14:textId="77777777" w:rsidTr="002105EF">
        <w:trPr>
          <w:trHeight w:val="495"/>
          <w:jc w:val="center"/>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 </w:t>
            </w:r>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color w:val="000000"/>
                <w:lang w:eastAsia="en-GB"/>
              </w:rPr>
            </w:pPr>
            <w:r w:rsidRPr="000F1759">
              <w:rPr>
                <w:color w:val="000000"/>
                <w:szCs w:val="22"/>
                <w:lang w:eastAsia="en-GB"/>
              </w:rPr>
              <w:t> </w:t>
            </w:r>
          </w:p>
        </w:tc>
      </w:tr>
    </w:tbl>
    <w:p w14:paraId="1A5492AF" w14:textId="77777777" w:rsidR="000F1759" w:rsidRPr="000F1759" w:rsidRDefault="000F1759" w:rsidP="000F1759">
      <w:pPr>
        <w:spacing w:after="120" w:line="240" w:lineRule="auto"/>
        <w:ind w:firstLine="0"/>
      </w:pPr>
    </w:p>
    <w:p w14:paraId="398BFC85" w14:textId="77777777" w:rsidR="000F1759" w:rsidRPr="000F1759" w:rsidRDefault="000F1759" w:rsidP="000F1759">
      <w:pPr>
        <w:numPr>
          <w:ilvl w:val="0"/>
          <w:numId w:val="19"/>
        </w:numPr>
        <w:spacing w:after="120" w:line="480" w:lineRule="auto"/>
        <w:ind w:left="426" w:hanging="426"/>
        <w:contextualSpacing/>
        <w:rPr>
          <w:b/>
        </w:rPr>
      </w:pPr>
      <w:r w:rsidRPr="000F1759">
        <w:rPr>
          <w:b/>
        </w:rPr>
        <w:t xml:space="preserve">How big is your farm? </w:t>
      </w:r>
    </w:p>
    <w:p w14:paraId="4A6355F4" w14:textId="77777777" w:rsidR="000F1759" w:rsidRPr="000F1759" w:rsidRDefault="000F1759" w:rsidP="000F1759">
      <w:pPr>
        <w:spacing w:after="120" w:line="480" w:lineRule="auto"/>
        <w:ind w:left="426" w:firstLine="0"/>
      </w:pPr>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5FE55119" w14:textId="77777777" w:rsidR="000F1759" w:rsidRPr="000F1759" w:rsidRDefault="000F1759" w:rsidP="000F1759">
      <w:pPr>
        <w:numPr>
          <w:ilvl w:val="0"/>
          <w:numId w:val="19"/>
        </w:numPr>
        <w:spacing w:after="120" w:line="480" w:lineRule="auto"/>
        <w:ind w:left="426" w:hanging="426"/>
        <w:contextualSpacing/>
        <w:rPr>
          <w:b/>
        </w:rPr>
      </w:pPr>
      <w:r w:rsidRPr="000F1759">
        <w:rPr>
          <w:b/>
        </w:rPr>
        <w:t xml:space="preserve">Do you currently farm with rare or traditional native breeds (not cross breeds)? </w:t>
      </w:r>
    </w:p>
    <w:p w14:paraId="7B6515A7" w14:textId="77777777" w:rsidR="000F1759" w:rsidRPr="000F1759" w:rsidRDefault="000F1759" w:rsidP="000F1759">
      <w:pPr>
        <w:spacing w:after="120" w:line="480" w:lineRule="auto"/>
        <w:ind w:firstLine="720"/>
        <w:jc w:val="center"/>
      </w:pPr>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6FFCA53F" w14:textId="77777777" w:rsidR="000F1759" w:rsidRPr="000F1759" w:rsidRDefault="000F1759" w:rsidP="000F1759">
      <w:pPr>
        <w:numPr>
          <w:ilvl w:val="0"/>
          <w:numId w:val="19"/>
        </w:numPr>
        <w:spacing w:after="120" w:line="480" w:lineRule="auto"/>
        <w:ind w:left="426" w:hanging="426"/>
        <w:contextualSpacing/>
        <w:jc w:val="left"/>
        <w:rPr>
          <w:b/>
          <w:u w:val="single"/>
        </w:rPr>
      </w:pPr>
      <w:r w:rsidRPr="000F1759">
        <w:rPr>
          <w:b/>
          <w:u w:val="single"/>
        </w:rPr>
        <w:t xml:space="preserve">If answered YES to question 3, which rare or traditional breeds do you keep? </w:t>
      </w:r>
    </w:p>
    <w:p w14:paraId="4A5C4C36" w14:textId="77777777" w:rsidR="000F1759" w:rsidRPr="000F1759" w:rsidRDefault="000F1759" w:rsidP="000F1759">
      <w:pPr>
        <w:pBdr>
          <w:bottom w:val="single" w:sz="6" w:space="1" w:color="auto"/>
        </w:pBdr>
        <w:spacing w:after="120" w:line="240" w:lineRule="auto"/>
        <w:ind w:firstLine="0"/>
      </w:pPr>
    </w:p>
    <w:p w14:paraId="51E483DD" w14:textId="77777777" w:rsidR="000F1759" w:rsidRPr="000F1759" w:rsidRDefault="000F1759" w:rsidP="000F1759">
      <w:pPr>
        <w:spacing w:after="120" w:line="240" w:lineRule="auto"/>
        <w:ind w:firstLine="0"/>
      </w:pPr>
    </w:p>
    <w:p w14:paraId="46A3A3BB" w14:textId="77777777" w:rsidR="000F1759" w:rsidRPr="000F1759" w:rsidRDefault="000F1759" w:rsidP="000F1759">
      <w:pPr>
        <w:spacing w:after="120" w:line="240" w:lineRule="auto"/>
        <w:ind w:left="720" w:firstLine="0"/>
        <w:contextualSpacing/>
      </w:pPr>
    </w:p>
    <w:p w14:paraId="0ECD0CBC" w14:textId="77777777" w:rsidR="000F1759" w:rsidRPr="000F1759" w:rsidRDefault="000F1759" w:rsidP="000F1759">
      <w:pPr>
        <w:numPr>
          <w:ilvl w:val="0"/>
          <w:numId w:val="19"/>
        </w:numPr>
        <w:spacing w:after="120" w:line="240" w:lineRule="auto"/>
        <w:ind w:left="426" w:hanging="426"/>
        <w:contextualSpacing/>
        <w:rPr>
          <w:b/>
          <w:u w:val="single"/>
        </w:rPr>
      </w:pPr>
      <w:r w:rsidRPr="000F1759">
        <w:rPr>
          <w:b/>
          <w:u w:val="single"/>
        </w:rPr>
        <w:t xml:space="preserve">If you keep rare breeds, why do you maintain them? </w:t>
      </w:r>
    </w:p>
    <w:p w14:paraId="6B6E4CEE" w14:textId="77777777" w:rsidR="000F1759" w:rsidRPr="000F1759" w:rsidRDefault="000F1759" w:rsidP="000F1759">
      <w:pPr>
        <w:spacing w:after="120" w:line="240" w:lineRule="auto"/>
        <w:ind w:firstLine="0"/>
      </w:pPr>
    </w:p>
    <w:p w14:paraId="018A2EFD" w14:textId="77777777" w:rsidR="000F1759" w:rsidRPr="000F1759" w:rsidRDefault="000F1759" w:rsidP="000F1759">
      <w:pPr>
        <w:spacing w:after="120"/>
        <w:ind w:firstLine="426"/>
      </w:pPr>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 xml:space="preserve"> </w:t>
      </w:r>
    </w:p>
    <w:p w14:paraId="2D39625F" w14:textId="77777777" w:rsidR="000F1759" w:rsidRPr="000F1759" w:rsidRDefault="000F1759" w:rsidP="000F1759">
      <w:pPr>
        <w:spacing w:after="120"/>
        <w:ind w:firstLine="426"/>
      </w:pPr>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0D7FB4C7" w14:textId="77777777" w:rsidR="000F1759" w:rsidRPr="000F1759" w:rsidRDefault="000F1759" w:rsidP="000F1759">
      <w:pPr>
        <w:spacing w:after="120"/>
        <w:ind w:firstLine="426"/>
      </w:pPr>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7746E23C" w14:textId="77777777" w:rsidR="000F1759" w:rsidRPr="000F1759" w:rsidRDefault="000F1759" w:rsidP="000F1759">
      <w:pPr>
        <w:spacing w:after="120"/>
        <w:ind w:firstLine="426"/>
      </w:pPr>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7562193C"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If you now keep cross breeds instead of rare / traditional breeds then why is this? </w:t>
      </w:r>
    </w:p>
    <w:p w14:paraId="4F6EF793" w14:textId="77777777" w:rsidR="000F1759" w:rsidRPr="000F1759" w:rsidRDefault="000F1759" w:rsidP="000F1759">
      <w:pPr>
        <w:spacing w:after="120" w:line="240" w:lineRule="auto"/>
        <w:ind w:firstLine="0"/>
      </w:pPr>
    </w:p>
    <w:p w14:paraId="6F1CA814" w14:textId="77777777" w:rsidR="000F1759" w:rsidRPr="000F1759" w:rsidRDefault="000F1759" w:rsidP="000F1759">
      <w:pPr>
        <w:spacing w:after="120"/>
        <w:ind w:firstLine="426"/>
      </w:pPr>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3968F3C3" w14:textId="77777777" w:rsidR="000F1759" w:rsidRPr="000F1759" w:rsidRDefault="000F1759" w:rsidP="000F1759">
      <w:pPr>
        <w:spacing w:after="120"/>
        <w:ind w:firstLine="426"/>
      </w:pPr>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0A5C5A48" w14:textId="77777777" w:rsidR="000F1759" w:rsidRPr="000F1759" w:rsidRDefault="000F1759" w:rsidP="000F1759">
      <w:pPr>
        <w:spacing w:after="120" w:line="240" w:lineRule="auto"/>
        <w:ind w:firstLine="0"/>
      </w:pPr>
    </w:p>
    <w:p w14:paraId="140038DA"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If you do not currently farm with rare / traditional breeds, would you consider doing so in the future if conservation subsides were in place? </w:t>
      </w:r>
    </w:p>
    <w:p w14:paraId="6791BB9D" w14:textId="77777777" w:rsidR="000F1759" w:rsidRPr="000F1759" w:rsidRDefault="000F1759" w:rsidP="000F1759">
      <w:pPr>
        <w:spacing w:after="120" w:line="240" w:lineRule="auto"/>
        <w:ind w:left="720" w:firstLine="0"/>
        <w:contextualSpacing/>
      </w:pPr>
    </w:p>
    <w:p w14:paraId="5CD76D9F" w14:textId="77777777" w:rsidR="000F1759" w:rsidRPr="000F1759" w:rsidRDefault="000F1759" w:rsidP="000F1759">
      <w:pPr>
        <w:spacing w:after="120" w:line="480" w:lineRule="auto"/>
        <w:ind w:firstLine="720"/>
        <w:jc w:val="center"/>
      </w:pPr>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4F9542B4"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If you answered YES, which species would you consider keeping?  </w:t>
      </w:r>
    </w:p>
    <w:p w14:paraId="2C2CDA58" w14:textId="77777777" w:rsidR="000F1759" w:rsidRPr="000F1759" w:rsidRDefault="000F1759" w:rsidP="000F1759">
      <w:pPr>
        <w:spacing w:after="120" w:line="240" w:lineRule="auto"/>
        <w:ind w:left="426" w:firstLine="0"/>
        <w:contextualSpacing/>
        <w:rPr>
          <w:b/>
        </w:rPr>
      </w:pPr>
    </w:p>
    <w:p w14:paraId="4FC12B79" w14:textId="77777777" w:rsidR="000F1759" w:rsidRPr="000F1759" w:rsidRDefault="000F1759" w:rsidP="000F1759">
      <w:pPr>
        <w:spacing w:after="120" w:line="480" w:lineRule="auto"/>
        <w:ind w:firstLine="720"/>
        <w:jc w:val="center"/>
      </w:pPr>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p>
    <w:p w14:paraId="40ADA210" w14:textId="77777777" w:rsidR="000F1759" w:rsidRPr="000F1759" w:rsidRDefault="000F1759" w:rsidP="000F1759">
      <w:pPr>
        <w:spacing w:after="120" w:line="480" w:lineRule="auto"/>
        <w:ind w:left="1440" w:firstLine="720"/>
      </w:pPr>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t xml:space="preserve">  </w:t>
      </w:r>
    </w:p>
    <w:p w14:paraId="602F293C"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Which traits do you consider most important when deciding which breed to farm? Please rank these statements (1=most important, 8= least important) according to how important they are to you.    </w:t>
      </w:r>
    </w:p>
    <w:p w14:paraId="0C4DD272" w14:textId="77777777" w:rsidR="000F1759" w:rsidRPr="000F1759" w:rsidRDefault="000F1759" w:rsidP="000F1759">
      <w:pPr>
        <w:spacing w:after="120" w:line="240" w:lineRule="auto"/>
        <w:ind w:firstLine="0"/>
      </w:pPr>
    </w:p>
    <w:p w14:paraId="208F0541" w14:textId="77777777" w:rsidR="000F1759" w:rsidRPr="000F1759" w:rsidRDefault="000F1759" w:rsidP="000F1759">
      <w:pPr>
        <w:spacing w:after="120" w:line="240" w:lineRule="auto"/>
        <w:ind w:left="6480" w:firstLine="720"/>
        <w:contextualSpacing/>
        <w:rPr>
          <w:i/>
        </w:rPr>
      </w:pPr>
      <w:r w:rsidRPr="000F1759">
        <w:rPr>
          <w:i/>
        </w:rPr>
        <w:t>Rank</w:t>
      </w:r>
    </w:p>
    <w:p w14:paraId="29C95E0A" w14:textId="77777777" w:rsidR="000F1759" w:rsidRPr="000F1759" w:rsidRDefault="000F1759" w:rsidP="000F1759">
      <w:pPr>
        <w:spacing w:after="200" w:line="276" w:lineRule="auto"/>
        <w:ind w:left="426" w:firstLine="0"/>
        <w:jc w:val="left"/>
      </w:pPr>
      <w:r w:rsidRPr="000F1759">
        <w:t>Cultural tradition associated with the breed</w:t>
      </w:r>
      <w:r w:rsidRPr="000F1759">
        <w:tab/>
      </w:r>
      <w:r w:rsidRPr="000F1759">
        <w:tab/>
        <w:t xml:space="preserve">   </w:t>
      </w:r>
      <w:r w:rsidRPr="000F1759">
        <w:tab/>
      </w:r>
      <w:r w:rsidRPr="000F1759">
        <w:tab/>
        <w:t>_______________</w:t>
      </w:r>
    </w:p>
    <w:p w14:paraId="2D296DCA" w14:textId="77777777" w:rsidR="000F1759" w:rsidRPr="000F1759" w:rsidRDefault="000F1759" w:rsidP="000F1759">
      <w:pPr>
        <w:spacing w:after="200" w:line="276" w:lineRule="auto"/>
        <w:ind w:left="426" w:firstLine="0"/>
        <w:jc w:val="left"/>
      </w:pPr>
      <w:r w:rsidRPr="000F1759">
        <w:t>Level of yield (e.g. milk)</w:t>
      </w:r>
      <w:r w:rsidRPr="000F1759">
        <w:tab/>
      </w:r>
      <w:r w:rsidRPr="000F1759">
        <w:tab/>
      </w:r>
      <w:r w:rsidRPr="000F1759">
        <w:tab/>
      </w:r>
      <w:r w:rsidRPr="000F1759">
        <w:tab/>
      </w:r>
      <w:r w:rsidRPr="000F1759">
        <w:tab/>
      </w:r>
      <w:r w:rsidRPr="000F1759">
        <w:tab/>
        <w:t>_______________</w:t>
      </w:r>
    </w:p>
    <w:p w14:paraId="2965B527" w14:textId="77777777" w:rsidR="000F1759" w:rsidRPr="000F1759" w:rsidRDefault="000F1759" w:rsidP="000F1759">
      <w:pPr>
        <w:spacing w:after="200" w:line="276" w:lineRule="auto"/>
        <w:ind w:left="426" w:firstLine="0"/>
        <w:jc w:val="left"/>
      </w:pPr>
      <w:r w:rsidRPr="000F1759">
        <w:t>Fertility and ease of breeding</w:t>
      </w:r>
      <w:r w:rsidRPr="000F1759">
        <w:tab/>
      </w:r>
      <w:r w:rsidRPr="000F1759">
        <w:tab/>
      </w:r>
      <w:r w:rsidRPr="000F1759">
        <w:tab/>
      </w:r>
      <w:r w:rsidRPr="000F1759">
        <w:tab/>
      </w:r>
      <w:r w:rsidRPr="000F1759">
        <w:tab/>
        <w:t>_______________</w:t>
      </w:r>
    </w:p>
    <w:p w14:paraId="3DE359AF" w14:textId="77777777" w:rsidR="000F1759" w:rsidRPr="000F1759" w:rsidRDefault="000F1759" w:rsidP="000F1759">
      <w:pPr>
        <w:spacing w:after="200" w:line="276" w:lineRule="auto"/>
        <w:ind w:left="426" w:firstLine="0"/>
        <w:jc w:val="left"/>
      </w:pPr>
      <w:r w:rsidRPr="000F1759">
        <w:t>Adaptability to terrain</w:t>
      </w:r>
      <w:r w:rsidRPr="000F1759">
        <w:tab/>
      </w:r>
      <w:r w:rsidRPr="000F1759">
        <w:tab/>
      </w:r>
      <w:r w:rsidRPr="000F1759">
        <w:tab/>
      </w:r>
      <w:r w:rsidRPr="000F1759">
        <w:tab/>
      </w:r>
      <w:r w:rsidRPr="000F1759">
        <w:tab/>
      </w:r>
      <w:r w:rsidRPr="000F1759">
        <w:tab/>
        <w:t>_______________</w:t>
      </w:r>
    </w:p>
    <w:p w14:paraId="55F4511C" w14:textId="77777777" w:rsidR="000F1759" w:rsidRPr="000F1759" w:rsidRDefault="000F1759" w:rsidP="000F1759">
      <w:pPr>
        <w:spacing w:after="200" w:line="276" w:lineRule="auto"/>
        <w:ind w:left="426" w:firstLine="0"/>
        <w:jc w:val="left"/>
      </w:pPr>
      <w:r w:rsidRPr="000F1759">
        <w:t>Resistance to disease and parasites</w:t>
      </w:r>
      <w:r w:rsidRPr="000F1759">
        <w:tab/>
      </w:r>
      <w:r w:rsidRPr="000F1759">
        <w:tab/>
      </w:r>
      <w:r w:rsidRPr="000F1759">
        <w:tab/>
      </w:r>
      <w:r w:rsidRPr="000F1759">
        <w:tab/>
      </w:r>
      <w:r w:rsidRPr="000F1759">
        <w:tab/>
        <w:t>_______________</w:t>
      </w:r>
    </w:p>
    <w:p w14:paraId="18D88467" w14:textId="77777777" w:rsidR="000F1759" w:rsidRPr="000F1759" w:rsidRDefault="000F1759" w:rsidP="000F1759">
      <w:pPr>
        <w:spacing w:after="200" w:line="276" w:lineRule="auto"/>
        <w:ind w:left="426" w:firstLine="0"/>
        <w:jc w:val="left"/>
      </w:pPr>
      <w:r w:rsidRPr="000F1759">
        <w:t>Low veterinary bills</w:t>
      </w:r>
      <w:r w:rsidRPr="000F1759">
        <w:tab/>
      </w:r>
      <w:r w:rsidRPr="000F1759">
        <w:tab/>
      </w:r>
      <w:r w:rsidRPr="000F1759">
        <w:tab/>
      </w:r>
      <w:r w:rsidRPr="000F1759">
        <w:tab/>
      </w:r>
      <w:r w:rsidRPr="000F1759">
        <w:tab/>
      </w:r>
      <w:r w:rsidRPr="000F1759">
        <w:tab/>
        <w:t>_______________</w:t>
      </w:r>
    </w:p>
    <w:p w14:paraId="455C261B" w14:textId="77777777" w:rsidR="000F1759" w:rsidRPr="000F1759" w:rsidRDefault="000F1759" w:rsidP="000F1759">
      <w:pPr>
        <w:spacing w:after="200" w:line="276" w:lineRule="auto"/>
        <w:ind w:left="426" w:firstLine="0"/>
        <w:jc w:val="left"/>
      </w:pPr>
      <w:r w:rsidRPr="000F1759">
        <w:t>Ease of management &amp; handling</w:t>
      </w:r>
      <w:r w:rsidRPr="000F1759">
        <w:tab/>
      </w:r>
      <w:r w:rsidRPr="000F1759">
        <w:tab/>
      </w:r>
      <w:r w:rsidRPr="000F1759">
        <w:tab/>
      </w:r>
      <w:r w:rsidRPr="000F1759">
        <w:tab/>
      </w:r>
      <w:r w:rsidRPr="000F1759">
        <w:tab/>
        <w:t>_______________</w:t>
      </w:r>
    </w:p>
    <w:p w14:paraId="7B2EA69B" w14:textId="77777777" w:rsidR="000F1759" w:rsidRPr="000F1759" w:rsidRDefault="000F1759" w:rsidP="000F1759">
      <w:pPr>
        <w:spacing w:after="200" w:line="276" w:lineRule="auto"/>
        <w:ind w:left="426" w:firstLine="0"/>
        <w:jc w:val="left"/>
      </w:pPr>
      <w:r w:rsidRPr="000F1759">
        <w:t>Quality of products</w:t>
      </w:r>
      <w:r w:rsidRPr="000F1759">
        <w:tab/>
        <w:t xml:space="preserve"> produced</w:t>
      </w:r>
      <w:r w:rsidRPr="000F1759">
        <w:tab/>
      </w:r>
      <w:r w:rsidRPr="000F1759">
        <w:tab/>
      </w:r>
      <w:r w:rsidRPr="000F1759">
        <w:tab/>
      </w:r>
      <w:r w:rsidRPr="000F1759">
        <w:tab/>
      </w:r>
      <w:r w:rsidRPr="000F1759">
        <w:tab/>
        <w:t>_______________</w:t>
      </w:r>
    </w:p>
    <w:p w14:paraId="3ED8B3F7" w14:textId="77777777" w:rsidR="000F1759" w:rsidRPr="000F1759" w:rsidRDefault="000F1759" w:rsidP="000F1759">
      <w:pPr>
        <w:spacing w:after="200" w:line="276" w:lineRule="auto"/>
        <w:ind w:left="426" w:firstLine="0"/>
        <w:jc w:val="left"/>
      </w:pPr>
    </w:p>
    <w:p w14:paraId="1A7CD895"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14:paraId="428D9B67" w14:textId="77777777" w:rsidR="000F1759" w:rsidRPr="000F1759" w:rsidRDefault="000F1759" w:rsidP="000F1759">
      <w:pPr>
        <w:spacing w:after="120" w:line="240" w:lineRule="auto"/>
        <w:ind w:left="6480" w:firstLine="720"/>
        <w:contextualSpacing/>
        <w:rPr>
          <w:i/>
        </w:rPr>
      </w:pPr>
      <w:r w:rsidRPr="000F1759">
        <w:rPr>
          <w:i/>
        </w:rPr>
        <w:t>Rank</w:t>
      </w:r>
    </w:p>
    <w:p w14:paraId="4D8F9F00" w14:textId="77777777" w:rsidR="000F1759" w:rsidRPr="000F1759" w:rsidRDefault="000F1759" w:rsidP="000F1759">
      <w:pPr>
        <w:spacing w:after="200" w:line="276" w:lineRule="auto"/>
        <w:ind w:left="426" w:firstLine="0"/>
        <w:jc w:val="left"/>
      </w:pPr>
      <w:r w:rsidRPr="000F1759">
        <w:t>Maintaining traditional farming practices</w:t>
      </w:r>
      <w:r w:rsidRPr="000F1759">
        <w:tab/>
      </w:r>
      <w:r w:rsidRPr="000F1759">
        <w:tab/>
      </w:r>
      <w:r w:rsidRPr="000F1759">
        <w:tab/>
        <w:t xml:space="preserve">   </w:t>
      </w:r>
      <w:r w:rsidRPr="000F1759">
        <w:tab/>
        <w:t>________________</w:t>
      </w:r>
    </w:p>
    <w:p w14:paraId="19D3A203" w14:textId="77777777" w:rsidR="000F1759" w:rsidRPr="000F1759" w:rsidRDefault="000F1759" w:rsidP="000F1759">
      <w:pPr>
        <w:spacing w:after="200" w:line="276" w:lineRule="auto"/>
        <w:ind w:left="426" w:firstLine="0"/>
        <w:jc w:val="left"/>
      </w:pPr>
      <w:r w:rsidRPr="000F1759">
        <w:t>Cultural and historic factors associated with the breed</w:t>
      </w:r>
      <w:r w:rsidRPr="000F1759">
        <w:tab/>
      </w:r>
      <w:r w:rsidRPr="000F1759">
        <w:tab/>
        <w:t>________________</w:t>
      </w:r>
    </w:p>
    <w:p w14:paraId="66FB0CDA" w14:textId="77777777" w:rsidR="000F1759" w:rsidRPr="000F1759" w:rsidRDefault="000F1759" w:rsidP="000F1759">
      <w:pPr>
        <w:spacing w:after="200" w:line="276" w:lineRule="auto"/>
        <w:ind w:left="426" w:firstLine="0"/>
        <w:jc w:val="left"/>
      </w:pPr>
      <w:r w:rsidRPr="000F1759">
        <w:t>Ensuing continued supply of genetic material</w:t>
      </w:r>
      <w:r w:rsidRPr="000F1759">
        <w:tab/>
      </w:r>
      <w:r w:rsidRPr="000F1759">
        <w:tab/>
      </w:r>
      <w:r w:rsidRPr="000F1759">
        <w:tab/>
        <w:t>________________</w:t>
      </w:r>
    </w:p>
    <w:p w14:paraId="4828F723" w14:textId="77777777" w:rsidR="000F1759" w:rsidRPr="000F1759" w:rsidRDefault="000F1759" w:rsidP="000F1759">
      <w:pPr>
        <w:spacing w:after="200" w:line="276" w:lineRule="auto"/>
        <w:ind w:left="426" w:firstLine="0"/>
        <w:jc w:val="left"/>
      </w:pPr>
      <w:r w:rsidRPr="000F1759">
        <w:t>Potential contribution of breed to tourism</w:t>
      </w:r>
      <w:r w:rsidRPr="000F1759">
        <w:tab/>
      </w:r>
      <w:r w:rsidRPr="000F1759">
        <w:tab/>
      </w:r>
      <w:r w:rsidRPr="000F1759">
        <w:tab/>
      </w:r>
      <w:r w:rsidRPr="000F1759">
        <w:tab/>
        <w:t>________________</w:t>
      </w:r>
    </w:p>
    <w:p w14:paraId="669DE1CA" w14:textId="77777777" w:rsidR="000F1759" w:rsidRPr="000F1759" w:rsidRDefault="000F1759" w:rsidP="000F1759">
      <w:pPr>
        <w:spacing w:after="200" w:line="276" w:lineRule="auto"/>
        <w:ind w:left="426" w:firstLine="0"/>
        <w:jc w:val="left"/>
      </w:pPr>
      <w:r w:rsidRPr="000F1759">
        <w:t xml:space="preserve">Maintain adaptive traits for future breeding programmes </w:t>
      </w:r>
      <w:r w:rsidRPr="000F1759">
        <w:tab/>
      </w:r>
      <w:r w:rsidRPr="000F1759">
        <w:tab/>
        <w:t>________________</w:t>
      </w:r>
    </w:p>
    <w:p w14:paraId="51EBE7AF" w14:textId="77777777" w:rsidR="000F1759" w:rsidRPr="000F1759" w:rsidRDefault="000F1759" w:rsidP="000F1759">
      <w:pPr>
        <w:spacing w:after="200" w:line="276" w:lineRule="auto"/>
        <w:ind w:left="426" w:firstLine="0"/>
        <w:jc w:val="left"/>
      </w:pPr>
      <w:r w:rsidRPr="000F1759">
        <w:t>Continued production of traditional, local products</w:t>
      </w:r>
      <w:r w:rsidRPr="000F1759">
        <w:tab/>
      </w:r>
      <w:r w:rsidRPr="000F1759">
        <w:tab/>
      </w:r>
      <w:r w:rsidRPr="000F1759">
        <w:tab/>
        <w:t>________________</w:t>
      </w:r>
    </w:p>
    <w:p w14:paraId="4A4F6DD5" w14:textId="77777777" w:rsidR="000F1759" w:rsidRDefault="000F1759" w:rsidP="00EB62D6">
      <w:pPr>
        <w:rPr>
          <w:rFonts w:eastAsiaTheme="majorEastAsia"/>
        </w:rPr>
      </w:pPr>
    </w:p>
    <w:p w14:paraId="1D36D3E7"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B: Rare breeds and conservation support measures</w:t>
      </w:r>
    </w:p>
    <w:p w14:paraId="5B6BFFBC" w14:textId="77777777" w:rsidR="000F1759" w:rsidRPr="000F1759" w:rsidRDefault="000F1759" w:rsidP="000F1759">
      <w:pPr>
        <w:spacing w:after="120" w:line="240" w:lineRule="auto"/>
        <w:ind w:firstLine="0"/>
      </w:pPr>
    </w:p>
    <w:p w14:paraId="593EBFB0" w14:textId="77777777" w:rsidR="000F1759" w:rsidRPr="000F1759" w:rsidRDefault="000F1759" w:rsidP="000F1759">
      <w:pPr>
        <w:numPr>
          <w:ilvl w:val="0"/>
          <w:numId w:val="19"/>
        </w:numPr>
        <w:spacing w:after="120" w:line="240" w:lineRule="auto"/>
        <w:ind w:left="426" w:hanging="426"/>
        <w:contextualSpacing/>
        <w:rPr>
          <w:b/>
        </w:rPr>
      </w:pPr>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p>
    <w:p w14:paraId="574CAE75" w14:textId="77777777" w:rsidR="000F1759" w:rsidRPr="000F1759" w:rsidRDefault="000F1759" w:rsidP="000F1759">
      <w:pPr>
        <w:spacing w:after="120" w:line="240" w:lineRule="auto"/>
        <w:ind w:firstLine="0"/>
      </w:pPr>
    </w:p>
    <w:p w14:paraId="33CDB172" w14:textId="77777777" w:rsidR="000F1759" w:rsidRPr="000F1759" w:rsidRDefault="000F1759" w:rsidP="000F1759">
      <w:pPr>
        <w:spacing w:after="120" w:line="480" w:lineRule="auto"/>
        <w:ind w:left="720" w:firstLine="0"/>
        <w:contextualSpacing/>
        <w:jc w:val="center"/>
      </w:pPr>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751D2E50" w14:textId="77777777" w:rsidR="000F1759" w:rsidRPr="000F1759" w:rsidRDefault="000F1759" w:rsidP="000F1759">
      <w:pPr>
        <w:numPr>
          <w:ilvl w:val="0"/>
          <w:numId w:val="19"/>
        </w:numPr>
        <w:spacing w:after="120" w:line="480" w:lineRule="auto"/>
        <w:ind w:left="426" w:hanging="426"/>
        <w:contextualSpacing/>
        <w:jc w:val="left"/>
        <w:rPr>
          <w:b/>
        </w:rPr>
      </w:pPr>
      <w:r w:rsidRPr="000F1759">
        <w:rPr>
          <w:b/>
        </w:rPr>
        <w:t xml:space="preserve">If you answered yes, which payments do you receive? </w:t>
      </w:r>
    </w:p>
    <w:p w14:paraId="7B86B356" w14:textId="77777777" w:rsidR="000F1759" w:rsidRPr="000F1759" w:rsidRDefault="000F1759" w:rsidP="000F1759">
      <w:pPr>
        <w:spacing w:after="120" w:line="480" w:lineRule="auto"/>
        <w:ind w:left="426" w:firstLine="0"/>
        <w:contextualSpacing/>
        <w:jc w:val="left"/>
      </w:pPr>
      <w:r w:rsidRPr="000F1759">
        <w:t>(</w:t>
      </w:r>
      <w:proofErr w:type="gramStart"/>
      <w:r w:rsidRPr="000F1759">
        <w:t>e.g</w:t>
      </w:r>
      <w:proofErr w:type="gramEnd"/>
      <w:r w:rsidRPr="000F1759">
        <w:t>. HNV)__________________________________________________________________</w:t>
      </w:r>
    </w:p>
    <w:p w14:paraId="799AE93E" w14:textId="77777777" w:rsidR="000F1759" w:rsidRPr="000F1759" w:rsidRDefault="000F1759" w:rsidP="000F1759">
      <w:pPr>
        <w:spacing w:after="120" w:line="480" w:lineRule="auto"/>
        <w:ind w:left="426" w:firstLine="0"/>
        <w:contextualSpacing/>
        <w:jc w:val="left"/>
        <w:rPr>
          <w:b/>
        </w:rPr>
      </w:pPr>
    </w:p>
    <w:p w14:paraId="46F2EB3B" w14:textId="77777777" w:rsidR="000F1759" w:rsidRPr="000F1759" w:rsidRDefault="000F1759" w:rsidP="000F1759">
      <w:pPr>
        <w:numPr>
          <w:ilvl w:val="0"/>
          <w:numId w:val="19"/>
        </w:numPr>
        <w:spacing w:after="120" w:line="276" w:lineRule="auto"/>
        <w:ind w:left="426" w:hanging="426"/>
        <w:contextualSpacing/>
        <w:jc w:val="left"/>
        <w:rPr>
          <w:b/>
        </w:rPr>
      </w:pPr>
      <w:r w:rsidRPr="000F1759">
        <w:rPr>
          <w:b/>
        </w:rPr>
        <w:t xml:space="preserve">Did you know there is currently support available for farming with rare breeds under Romania’s Rural Development Programme (RDP)? </w:t>
      </w:r>
    </w:p>
    <w:p w14:paraId="70370C13" w14:textId="77777777" w:rsidR="000F1759" w:rsidRPr="000F1759" w:rsidRDefault="000F1759" w:rsidP="000F1759">
      <w:pPr>
        <w:spacing w:after="120" w:line="276" w:lineRule="auto"/>
        <w:ind w:left="426" w:firstLine="0"/>
        <w:contextualSpacing/>
        <w:jc w:val="left"/>
        <w:rPr>
          <w:b/>
        </w:rPr>
      </w:pPr>
    </w:p>
    <w:p w14:paraId="0AD72659" w14:textId="77777777" w:rsidR="000F1759" w:rsidRPr="000F1759" w:rsidRDefault="000F1759" w:rsidP="000F1759">
      <w:pPr>
        <w:spacing w:after="120" w:line="480" w:lineRule="auto"/>
        <w:ind w:left="720" w:firstLine="0"/>
        <w:contextualSpacing/>
        <w:jc w:val="center"/>
      </w:pPr>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7AE6D7F4" w14:textId="77777777" w:rsidR="000F1759" w:rsidRPr="000F1759" w:rsidRDefault="000F1759" w:rsidP="000F1759">
      <w:pPr>
        <w:numPr>
          <w:ilvl w:val="0"/>
          <w:numId w:val="19"/>
        </w:numPr>
        <w:spacing w:after="120" w:line="276" w:lineRule="auto"/>
        <w:ind w:left="426" w:hanging="426"/>
        <w:contextualSpacing/>
        <w:jc w:val="left"/>
        <w:rPr>
          <w:b/>
        </w:rPr>
      </w:pPr>
      <w:r w:rsidRPr="000F1759">
        <w:rPr>
          <w:b/>
        </w:rPr>
        <w:t xml:space="preserve">Would you consider applying for this support in the future if you decide to / are farming with rare breeds? </w:t>
      </w:r>
    </w:p>
    <w:p w14:paraId="04F7B19E" w14:textId="77777777" w:rsidR="000F1759" w:rsidRPr="000F1759" w:rsidRDefault="000F1759" w:rsidP="000F1759">
      <w:pPr>
        <w:spacing w:after="120" w:line="480" w:lineRule="auto"/>
        <w:ind w:left="720" w:firstLine="0"/>
        <w:contextualSpacing/>
        <w:jc w:val="center"/>
      </w:pPr>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2D65A52F" w14:textId="77777777" w:rsidR="000F1759" w:rsidRPr="000F1759" w:rsidRDefault="000F1759" w:rsidP="000F1759">
      <w:pPr>
        <w:spacing w:after="120" w:line="240" w:lineRule="auto"/>
        <w:ind w:firstLine="0"/>
        <w:jc w:val="left"/>
      </w:pPr>
      <w:proofErr w:type="gramStart"/>
      <w:r w:rsidRPr="000F1759">
        <w:t>If no, why not?</w:t>
      </w:r>
      <w:proofErr w:type="gramEnd"/>
      <w:r w:rsidRPr="000F1759">
        <w:t xml:space="preserve">  </w:t>
      </w:r>
    </w:p>
    <w:p w14:paraId="4802D113" w14:textId="534394D0" w:rsidR="000F1759" w:rsidRPr="000F1759" w:rsidRDefault="000F1759" w:rsidP="00EB62D6">
      <w:pPr>
        <w:spacing w:after="120" w:line="240" w:lineRule="auto"/>
        <w:ind w:firstLine="0"/>
        <w:jc w:val="left"/>
      </w:pPr>
      <w:proofErr w:type="gramStart"/>
      <w:r w:rsidRPr="000F1759">
        <w:t>1)_</w:t>
      </w:r>
      <w:proofErr w:type="gramEnd"/>
      <w:r w:rsidRPr="000F1759">
        <w:t>____________________________________________</w:t>
      </w:r>
      <w:r>
        <w:t>___________________________</w:t>
      </w:r>
      <w:r w:rsidRPr="000F1759">
        <w:t>_</w:t>
      </w:r>
    </w:p>
    <w:p w14:paraId="2F1B9F98" w14:textId="77777777" w:rsidR="000F1759" w:rsidRPr="000F1759" w:rsidRDefault="000F1759" w:rsidP="000F1759">
      <w:pPr>
        <w:spacing w:after="120" w:line="240" w:lineRule="auto"/>
        <w:ind w:firstLine="0"/>
      </w:pPr>
    </w:p>
    <w:p w14:paraId="51C64DF4"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C: Future Options for conservation schemes</w:t>
      </w:r>
    </w:p>
    <w:p w14:paraId="3FA96B46" w14:textId="77777777" w:rsidR="000F1759" w:rsidRPr="000F1759" w:rsidRDefault="000F1759" w:rsidP="000F1759">
      <w:pPr>
        <w:spacing w:after="120" w:line="240" w:lineRule="auto"/>
        <w:ind w:firstLine="0"/>
      </w:pPr>
    </w:p>
    <w:p w14:paraId="618529E7" w14:textId="77777777" w:rsidR="000F1759" w:rsidRPr="000F1759" w:rsidRDefault="000F1759" w:rsidP="000F1759">
      <w:pPr>
        <w:spacing w:after="120" w:line="240" w:lineRule="auto"/>
        <w:ind w:firstLine="0"/>
        <w:jc w:val="center"/>
        <w:rPr>
          <w:b/>
        </w:rPr>
      </w:pPr>
      <w:r w:rsidRPr="000F1759">
        <w:rPr>
          <w:b/>
        </w:rPr>
        <w:t>Choice set: ____</w:t>
      </w:r>
    </w:p>
    <w:p w14:paraId="4CA57C14" w14:textId="77777777" w:rsidR="000F1759" w:rsidRPr="000F1759" w:rsidRDefault="000F1759" w:rsidP="000F1759">
      <w:pPr>
        <w:tabs>
          <w:tab w:val="left" w:pos="567"/>
        </w:tabs>
        <w:spacing w:after="60" w:line="240" w:lineRule="auto"/>
        <w:ind w:firstLine="0"/>
        <w:rPr>
          <w:b/>
          <w:i/>
        </w:rPr>
      </w:pPr>
      <w:r w:rsidRPr="000F1759">
        <w:rPr>
          <w:b/>
          <w:i/>
        </w:rPr>
        <w:t xml:space="preserve">Choice Task 1: </w:t>
      </w:r>
      <w:r w:rsidRPr="000F1759">
        <w:rPr>
          <w:b/>
          <w:i/>
        </w:rPr>
        <w:tab/>
      </w:r>
    </w:p>
    <w:p w14:paraId="0395DA18" w14:textId="77777777" w:rsidR="000F1759" w:rsidRPr="000F1759" w:rsidRDefault="000F1759" w:rsidP="000F1759">
      <w:pPr>
        <w:tabs>
          <w:tab w:val="left" w:pos="567"/>
          <w:tab w:val="center" w:pos="4536"/>
          <w:tab w:val="center" w:pos="6237"/>
          <w:tab w:val="center" w:pos="7938"/>
        </w:tabs>
        <w:spacing w:line="240" w:lineRule="auto"/>
        <w:ind w:firstLine="0"/>
      </w:pPr>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pPr>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74609025" w14:textId="77777777" w:rsidR="000F1759" w:rsidRPr="000F1759" w:rsidRDefault="000F1759" w:rsidP="000F1759">
      <w:pPr>
        <w:tabs>
          <w:tab w:val="left" w:pos="567"/>
        </w:tabs>
        <w:spacing w:line="240" w:lineRule="auto"/>
        <w:ind w:firstLine="0"/>
        <w:rPr>
          <w:sz w:val="20"/>
        </w:rPr>
      </w:pPr>
      <w:r w:rsidRPr="000F1759">
        <w:tab/>
      </w:r>
    </w:p>
    <w:p w14:paraId="3786BF52" w14:textId="77777777" w:rsidR="000F1759" w:rsidRPr="000F1759" w:rsidRDefault="000F1759" w:rsidP="000F1759">
      <w:pPr>
        <w:tabs>
          <w:tab w:val="left" w:pos="567"/>
        </w:tabs>
        <w:spacing w:line="240" w:lineRule="auto"/>
        <w:ind w:firstLine="0"/>
        <w:rPr>
          <w:sz w:val="16"/>
          <w:szCs w:val="16"/>
        </w:rPr>
      </w:pPr>
    </w:p>
    <w:p w14:paraId="47668B93" w14:textId="77777777" w:rsidR="000F1759" w:rsidRPr="000F1759" w:rsidRDefault="000F1759" w:rsidP="000F1759">
      <w:pPr>
        <w:tabs>
          <w:tab w:val="left" w:pos="567"/>
        </w:tabs>
        <w:spacing w:after="60" w:line="240" w:lineRule="auto"/>
        <w:ind w:firstLine="0"/>
        <w:rPr>
          <w:b/>
          <w:i/>
        </w:rPr>
      </w:pPr>
      <w:r w:rsidRPr="000F1759">
        <w:rPr>
          <w:b/>
          <w:i/>
        </w:rPr>
        <w:t xml:space="preserve">Choice Task 2: </w:t>
      </w:r>
      <w:r w:rsidRPr="000F1759">
        <w:rPr>
          <w:b/>
          <w:i/>
        </w:rPr>
        <w:tab/>
      </w:r>
    </w:p>
    <w:p w14:paraId="440557A0" w14:textId="77777777" w:rsidR="000F1759" w:rsidRPr="000F1759" w:rsidRDefault="000F1759" w:rsidP="000F1759">
      <w:pPr>
        <w:tabs>
          <w:tab w:val="left" w:pos="567"/>
          <w:tab w:val="center" w:pos="4536"/>
          <w:tab w:val="center" w:pos="6237"/>
          <w:tab w:val="center" w:pos="7938"/>
        </w:tabs>
        <w:spacing w:line="240" w:lineRule="auto"/>
        <w:ind w:firstLine="0"/>
      </w:pPr>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pPr>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30BB5221" w14:textId="77777777" w:rsidR="000F1759" w:rsidRPr="000F1759" w:rsidRDefault="000F1759" w:rsidP="000F1759">
      <w:pPr>
        <w:tabs>
          <w:tab w:val="left" w:pos="567"/>
        </w:tabs>
        <w:spacing w:line="240" w:lineRule="auto"/>
        <w:ind w:firstLine="0"/>
        <w:rPr>
          <w:sz w:val="20"/>
        </w:rPr>
      </w:pPr>
      <w:r w:rsidRPr="000F1759">
        <w:tab/>
      </w:r>
    </w:p>
    <w:p w14:paraId="1D4A857F" w14:textId="77777777" w:rsidR="000F1759" w:rsidRPr="000F1759" w:rsidRDefault="000F1759" w:rsidP="000F1759">
      <w:pPr>
        <w:tabs>
          <w:tab w:val="left" w:pos="567"/>
        </w:tabs>
        <w:spacing w:line="240" w:lineRule="auto"/>
        <w:ind w:firstLine="0"/>
        <w:rPr>
          <w:sz w:val="16"/>
          <w:szCs w:val="16"/>
        </w:rPr>
      </w:pPr>
    </w:p>
    <w:p w14:paraId="4EF013E1" w14:textId="77777777" w:rsidR="000F1759" w:rsidRPr="000F1759" w:rsidRDefault="000F1759" w:rsidP="000F1759">
      <w:pPr>
        <w:tabs>
          <w:tab w:val="left" w:pos="567"/>
        </w:tabs>
        <w:spacing w:after="60" w:line="240" w:lineRule="auto"/>
        <w:ind w:firstLine="0"/>
        <w:rPr>
          <w:b/>
          <w:i/>
        </w:rPr>
      </w:pPr>
      <w:r w:rsidRPr="000F1759">
        <w:rPr>
          <w:b/>
          <w:i/>
        </w:rPr>
        <w:t xml:space="preserve">Choice Task 3: </w:t>
      </w:r>
      <w:r w:rsidRPr="000F1759">
        <w:rPr>
          <w:b/>
          <w:i/>
        </w:rPr>
        <w:tab/>
      </w:r>
    </w:p>
    <w:p w14:paraId="6B378829" w14:textId="77777777" w:rsidR="000F1759" w:rsidRPr="000F1759" w:rsidRDefault="000F1759" w:rsidP="000F1759">
      <w:pPr>
        <w:tabs>
          <w:tab w:val="left" w:pos="567"/>
          <w:tab w:val="center" w:pos="4536"/>
          <w:tab w:val="center" w:pos="6237"/>
          <w:tab w:val="center" w:pos="7938"/>
        </w:tabs>
        <w:spacing w:line="240" w:lineRule="auto"/>
        <w:ind w:firstLine="0"/>
      </w:pPr>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pPr>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6C098655" w14:textId="77777777" w:rsidR="000F1759" w:rsidRPr="000F1759" w:rsidRDefault="000F1759" w:rsidP="000F1759">
      <w:pPr>
        <w:tabs>
          <w:tab w:val="left" w:pos="567"/>
        </w:tabs>
        <w:spacing w:line="240" w:lineRule="auto"/>
        <w:ind w:firstLine="0"/>
        <w:rPr>
          <w:sz w:val="16"/>
        </w:rPr>
      </w:pPr>
      <w:r w:rsidRPr="000F1759">
        <w:tab/>
      </w:r>
    </w:p>
    <w:p w14:paraId="447360AB" w14:textId="77777777" w:rsidR="000F1759" w:rsidRPr="000F1759" w:rsidRDefault="000F1759" w:rsidP="000F1759">
      <w:pPr>
        <w:tabs>
          <w:tab w:val="left" w:pos="567"/>
        </w:tabs>
        <w:spacing w:line="240" w:lineRule="auto"/>
        <w:ind w:firstLine="0"/>
        <w:rPr>
          <w:sz w:val="16"/>
          <w:szCs w:val="16"/>
        </w:rPr>
      </w:pPr>
    </w:p>
    <w:p w14:paraId="19504848" w14:textId="77777777" w:rsidR="000F1759" w:rsidRPr="000F1759" w:rsidRDefault="000F1759" w:rsidP="000F1759">
      <w:pPr>
        <w:tabs>
          <w:tab w:val="left" w:pos="567"/>
        </w:tabs>
        <w:spacing w:after="60" w:line="240" w:lineRule="auto"/>
        <w:ind w:firstLine="0"/>
        <w:rPr>
          <w:b/>
          <w:i/>
        </w:rPr>
      </w:pPr>
      <w:r w:rsidRPr="000F1759">
        <w:rPr>
          <w:b/>
          <w:i/>
        </w:rPr>
        <w:t xml:space="preserve">Choice Task 4: </w:t>
      </w:r>
      <w:r w:rsidRPr="000F1759">
        <w:rPr>
          <w:b/>
          <w:i/>
        </w:rPr>
        <w:tab/>
      </w:r>
    </w:p>
    <w:p w14:paraId="37F1A290" w14:textId="77777777" w:rsidR="000F1759" w:rsidRPr="000F1759" w:rsidRDefault="000F1759" w:rsidP="000F1759">
      <w:pPr>
        <w:tabs>
          <w:tab w:val="left" w:pos="567"/>
          <w:tab w:val="center" w:pos="4536"/>
          <w:tab w:val="center" w:pos="6237"/>
          <w:tab w:val="center" w:pos="7938"/>
        </w:tabs>
        <w:spacing w:line="240" w:lineRule="auto"/>
        <w:ind w:firstLine="0"/>
      </w:pPr>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pPr>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EB62D6">
        <w:fldChar w:fldCharType="separate"/>
      </w:r>
      <w:r w:rsidRPr="000F1759">
        <w:fldChar w:fldCharType="end"/>
      </w:r>
    </w:p>
    <w:p w14:paraId="3E6F3D8D" w14:textId="77777777" w:rsidR="000F1759" w:rsidRPr="000F1759" w:rsidRDefault="000F1759" w:rsidP="000F1759">
      <w:pPr>
        <w:spacing w:after="120" w:line="240" w:lineRule="auto"/>
        <w:ind w:firstLine="0"/>
      </w:pPr>
    </w:p>
    <w:p w14:paraId="4C992F73" w14:textId="77777777" w:rsidR="000F1759" w:rsidRPr="000F1759" w:rsidRDefault="000F1759" w:rsidP="000F1759">
      <w:pPr>
        <w:numPr>
          <w:ilvl w:val="0"/>
          <w:numId w:val="19"/>
        </w:numPr>
        <w:spacing w:after="120" w:line="240" w:lineRule="auto"/>
        <w:ind w:left="426" w:hanging="568"/>
        <w:contextualSpacing/>
        <w:rPr>
          <w:b/>
        </w:rPr>
      </w:pPr>
      <w:r w:rsidRPr="000F1759">
        <w:rPr>
          <w:b/>
        </w:rPr>
        <w:t>Which statement best describes how you made your choice of Option?</w:t>
      </w:r>
    </w:p>
    <w:p w14:paraId="2BBE37D4" w14:textId="77777777" w:rsidR="000F1759" w:rsidRPr="000F1759" w:rsidRDefault="000F1759" w:rsidP="000F1759">
      <w:pPr>
        <w:spacing w:after="120" w:line="240" w:lineRule="auto"/>
        <w:ind w:left="567" w:firstLine="0"/>
        <w:rPr>
          <w:sz w:val="20"/>
          <w:szCs w:val="20"/>
        </w:rPr>
      </w:pPr>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3B708CD1" w14:textId="77777777" w:rsidR="000F1759" w:rsidRPr="000F1759" w:rsidRDefault="000F1759" w:rsidP="000F1759">
      <w:pPr>
        <w:spacing w:after="120" w:line="240" w:lineRule="auto"/>
        <w:ind w:left="567" w:firstLine="0"/>
        <w:rPr>
          <w:sz w:val="20"/>
          <w:szCs w:val="20"/>
        </w:rPr>
      </w:pPr>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67D70EBB" w14:textId="77777777" w:rsidR="000F1759" w:rsidRPr="000F1759" w:rsidRDefault="000F1759" w:rsidP="000F1759">
      <w:pPr>
        <w:spacing w:after="120" w:line="240" w:lineRule="auto"/>
        <w:ind w:left="567" w:firstLine="0"/>
        <w:rPr>
          <w:sz w:val="20"/>
          <w:szCs w:val="20"/>
        </w:rPr>
      </w:pPr>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405D0FD9" w14:textId="77777777" w:rsidR="000F1759" w:rsidRPr="000F1759" w:rsidRDefault="000F1759" w:rsidP="000F1759">
      <w:pPr>
        <w:spacing w:after="120" w:line="240" w:lineRule="auto"/>
        <w:ind w:left="567" w:firstLine="0"/>
        <w:rPr>
          <w:sz w:val="20"/>
          <w:szCs w:val="20"/>
        </w:rPr>
      </w:pPr>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4D35D198" w14:textId="77777777" w:rsidR="000F1759" w:rsidRPr="000F1759" w:rsidRDefault="000F1759" w:rsidP="000F1759">
      <w:pPr>
        <w:spacing w:after="120" w:line="240" w:lineRule="auto"/>
        <w:ind w:firstLine="567"/>
        <w:rPr>
          <w:sz w:val="20"/>
          <w:szCs w:val="20"/>
        </w:rPr>
      </w:pPr>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24B6A54A" w14:textId="77777777" w:rsidR="000F1759" w:rsidRPr="000F1759" w:rsidRDefault="000F1759" w:rsidP="000F1759">
      <w:pPr>
        <w:spacing w:after="120" w:line="240" w:lineRule="auto"/>
        <w:ind w:left="567" w:firstLine="0"/>
        <w:rPr>
          <w:sz w:val="20"/>
          <w:szCs w:val="20"/>
        </w:rPr>
      </w:pPr>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0DEFBF09" w14:textId="77777777" w:rsidR="000F1759" w:rsidRPr="000F1759" w:rsidRDefault="000F1759" w:rsidP="000F1759">
      <w:pPr>
        <w:spacing w:after="120" w:line="240" w:lineRule="auto"/>
        <w:ind w:left="567" w:firstLine="0"/>
        <w:rPr>
          <w:sz w:val="20"/>
          <w:szCs w:val="20"/>
        </w:rPr>
      </w:pPr>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EB62D6">
        <w:rPr>
          <w:sz w:val="20"/>
          <w:szCs w:val="20"/>
        </w:rPr>
      </w:r>
      <w:r w:rsidR="00EB62D6">
        <w:rPr>
          <w:sz w:val="20"/>
          <w:szCs w:val="20"/>
        </w:rPr>
        <w:fldChar w:fldCharType="separate"/>
      </w:r>
      <w:r w:rsidRPr="000F1759">
        <w:rPr>
          <w:sz w:val="20"/>
          <w:szCs w:val="20"/>
        </w:rPr>
        <w:fldChar w:fldCharType="end"/>
      </w:r>
    </w:p>
    <w:p w14:paraId="418063C2" w14:textId="77777777" w:rsidR="000F1759" w:rsidRPr="000F1759" w:rsidRDefault="000F1759" w:rsidP="000F1759">
      <w:pPr>
        <w:spacing w:after="120" w:line="240" w:lineRule="auto"/>
        <w:ind w:left="567" w:firstLine="0"/>
        <w:rPr>
          <w:sz w:val="20"/>
        </w:rPr>
      </w:pPr>
    </w:p>
    <w:p w14:paraId="757FD8BF" w14:textId="77777777" w:rsidR="000F1759" w:rsidRPr="00EB62D6" w:rsidRDefault="000F1759" w:rsidP="00EB62D6">
      <w:pPr>
        <w:jc w:val="center"/>
        <w:rPr>
          <w:rFonts w:eastAsiaTheme="majorEastAsia"/>
          <w:b/>
          <w:sz w:val="26"/>
          <w:szCs w:val="26"/>
        </w:rPr>
      </w:pPr>
      <w:r w:rsidRPr="00EB62D6">
        <w:rPr>
          <w:rFonts w:eastAsiaTheme="majorEastAsia"/>
          <w:b/>
          <w:sz w:val="26"/>
          <w:szCs w:val="26"/>
        </w:rPr>
        <w:t>Section D: About you</w:t>
      </w:r>
    </w:p>
    <w:p w14:paraId="44AB1E55" w14:textId="77777777" w:rsidR="000F1759" w:rsidRPr="000F1759" w:rsidRDefault="000F1759" w:rsidP="000F1759">
      <w:pPr>
        <w:numPr>
          <w:ilvl w:val="0"/>
          <w:numId w:val="19"/>
        </w:numPr>
        <w:spacing w:before="240" w:after="120" w:line="480" w:lineRule="auto"/>
        <w:ind w:left="426" w:hanging="426"/>
        <w:contextualSpacing/>
        <w:rPr>
          <w:sz w:val="28"/>
          <w:szCs w:val="28"/>
        </w:rPr>
      </w:pPr>
      <w:r w:rsidRPr="000F1759">
        <w:rPr>
          <w:b/>
        </w:rPr>
        <w:t>Gender</w:t>
      </w:r>
      <w:r w:rsidRPr="000F1759">
        <w:tab/>
      </w:r>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c>
          <w:tcPr>
            <w:tcW w:w="2926" w:type="dxa"/>
          </w:tcPr>
          <w:p w14:paraId="73B781F6" w14:textId="77777777" w:rsidR="000F1759" w:rsidRPr="000F1759" w:rsidRDefault="000F1759" w:rsidP="000F1759">
            <w:pPr>
              <w:spacing w:line="480" w:lineRule="auto"/>
              <w:ind w:firstLine="0"/>
              <w:jc w:val="right"/>
            </w:pPr>
            <w:r w:rsidRPr="000F1759">
              <w:rPr>
                <w:szCs w:val="22"/>
              </w:rPr>
              <w:t>Male</w:t>
            </w:r>
          </w:p>
        </w:tc>
        <w:tc>
          <w:tcPr>
            <w:tcW w:w="469" w:type="dxa"/>
          </w:tcPr>
          <w:p w14:paraId="6201A776" w14:textId="77777777" w:rsidR="000F1759" w:rsidRPr="000F1759" w:rsidRDefault="000F1759" w:rsidP="000F1759">
            <w:pPr>
              <w:spacing w:line="480" w:lineRule="auto"/>
              <w:ind w:firstLine="0"/>
              <w:jc w:val="left"/>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980" w:type="dxa"/>
          </w:tcPr>
          <w:p w14:paraId="748245B0" w14:textId="77777777" w:rsidR="000F1759" w:rsidRPr="000F1759" w:rsidRDefault="000F1759" w:rsidP="000F1759">
            <w:pPr>
              <w:spacing w:line="480" w:lineRule="auto"/>
              <w:ind w:firstLine="0"/>
              <w:jc w:val="right"/>
            </w:pPr>
            <w:r w:rsidRPr="000F1759">
              <w:rPr>
                <w:szCs w:val="22"/>
              </w:rPr>
              <w:t>Female</w:t>
            </w:r>
          </w:p>
        </w:tc>
        <w:tc>
          <w:tcPr>
            <w:tcW w:w="1104" w:type="dxa"/>
          </w:tcPr>
          <w:p w14:paraId="44B85963" w14:textId="77777777" w:rsidR="000F1759" w:rsidRPr="000F1759" w:rsidRDefault="000F1759" w:rsidP="000F1759">
            <w:pPr>
              <w:spacing w:line="480" w:lineRule="auto"/>
              <w:ind w:firstLine="0"/>
              <w:jc w:val="left"/>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bl>
    <w:p w14:paraId="06D7D6CE" w14:textId="77777777" w:rsidR="000F1759" w:rsidRPr="000F1759" w:rsidRDefault="000F1759" w:rsidP="000F1759">
      <w:pPr>
        <w:numPr>
          <w:ilvl w:val="0"/>
          <w:numId w:val="19"/>
        </w:numPr>
        <w:spacing w:before="240" w:after="120" w:line="480" w:lineRule="auto"/>
        <w:ind w:left="426" w:hanging="426"/>
        <w:contextualSpacing/>
        <w:rPr>
          <w:b/>
        </w:rPr>
      </w:pPr>
      <w:r w:rsidRPr="000F1759">
        <w:rPr>
          <w:b/>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c>
          <w:tcPr>
            <w:tcW w:w="2552" w:type="dxa"/>
          </w:tcPr>
          <w:p w14:paraId="21584107" w14:textId="77777777" w:rsidR="000F1759" w:rsidRPr="000F1759" w:rsidRDefault="000F1759" w:rsidP="000F1759">
            <w:pPr>
              <w:ind w:firstLine="0"/>
              <w:jc w:val="right"/>
            </w:pPr>
            <w:r w:rsidRPr="000F1759">
              <w:t>Under 20</w:t>
            </w:r>
          </w:p>
        </w:tc>
        <w:tc>
          <w:tcPr>
            <w:tcW w:w="567" w:type="dxa"/>
          </w:tcPr>
          <w:p w14:paraId="51C3791E"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530A49FD" w14:textId="77777777" w:rsidR="000F1759" w:rsidRPr="000F1759" w:rsidRDefault="000F1759" w:rsidP="000F1759">
            <w:pPr>
              <w:ind w:firstLine="0"/>
              <w:jc w:val="right"/>
            </w:pPr>
            <w:r w:rsidRPr="000F1759">
              <w:t>50 - 59</w:t>
            </w:r>
          </w:p>
        </w:tc>
        <w:tc>
          <w:tcPr>
            <w:tcW w:w="469" w:type="dxa"/>
          </w:tcPr>
          <w:p w14:paraId="4CC563CC"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52361AD4" w14:textId="77777777" w:rsidTr="002105EF">
        <w:tc>
          <w:tcPr>
            <w:tcW w:w="2552" w:type="dxa"/>
          </w:tcPr>
          <w:p w14:paraId="4BFBBE27" w14:textId="77777777" w:rsidR="000F1759" w:rsidRPr="000F1759" w:rsidRDefault="000F1759" w:rsidP="000F1759">
            <w:pPr>
              <w:ind w:firstLine="0"/>
              <w:jc w:val="right"/>
            </w:pPr>
            <w:r w:rsidRPr="000F1759">
              <w:t>20 - 29</w:t>
            </w:r>
          </w:p>
        </w:tc>
        <w:tc>
          <w:tcPr>
            <w:tcW w:w="567" w:type="dxa"/>
          </w:tcPr>
          <w:p w14:paraId="13BAC08D"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7E79A7A7" w14:textId="77777777" w:rsidR="000F1759" w:rsidRPr="000F1759" w:rsidRDefault="000F1759" w:rsidP="000F1759">
            <w:pPr>
              <w:ind w:firstLine="0"/>
              <w:jc w:val="right"/>
            </w:pPr>
            <w:r w:rsidRPr="000F1759">
              <w:t>60 - 69</w:t>
            </w:r>
          </w:p>
        </w:tc>
        <w:tc>
          <w:tcPr>
            <w:tcW w:w="469" w:type="dxa"/>
          </w:tcPr>
          <w:p w14:paraId="1C21A7FB"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3BEB71A0" w14:textId="77777777" w:rsidTr="002105EF">
        <w:tc>
          <w:tcPr>
            <w:tcW w:w="2552" w:type="dxa"/>
          </w:tcPr>
          <w:p w14:paraId="00B01E45" w14:textId="77777777" w:rsidR="000F1759" w:rsidRPr="000F1759" w:rsidRDefault="000F1759" w:rsidP="000F1759">
            <w:pPr>
              <w:ind w:firstLine="0"/>
              <w:jc w:val="right"/>
            </w:pPr>
            <w:r w:rsidRPr="000F1759">
              <w:t>30 - 39</w:t>
            </w:r>
          </w:p>
        </w:tc>
        <w:tc>
          <w:tcPr>
            <w:tcW w:w="567" w:type="dxa"/>
          </w:tcPr>
          <w:p w14:paraId="7F85FC14"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52248241" w14:textId="77777777" w:rsidR="000F1759" w:rsidRPr="000F1759" w:rsidRDefault="000F1759" w:rsidP="000F1759">
            <w:pPr>
              <w:ind w:firstLine="0"/>
              <w:jc w:val="right"/>
            </w:pPr>
            <w:r w:rsidRPr="000F1759">
              <w:t>Over 70</w:t>
            </w:r>
          </w:p>
        </w:tc>
        <w:tc>
          <w:tcPr>
            <w:tcW w:w="469" w:type="dxa"/>
          </w:tcPr>
          <w:p w14:paraId="5DA5C7B6"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4BED287E" w14:textId="77777777" w:rsidTr="002105EF">
        <w:tc>
          <w:tcPr>
            <w:tcW w:w="2552" w:type="dxa"/>
          </w:tcPr>
          <w:p w14:paraId="5272DF2A" w14:textId="77777777" w:rsidR="000F1759" w:rsidRPr="000F1759" w:rsidRDefault="000F1759" w:rsidP="000F1759">
            <w:pPr>
              <w:ind w:firstLine="0"/>
              <w:jc w:val="right"/>
            </w:pPr>
            <w:r w:rsidRPr="000F1759">
              <w:t>40 - 49</w:t>
            </w:r>
          </w:p>
        </w:tc>
        <w:tc>
          <w:tcPr>
            <w:tcW w:w="567" w:type="dxa"/>
          </w:tcPr>
          <w:p w14:paraId="1BE83882"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sz w:val="20"/>
              </w:rPr>
            </w:pPr>
          </w:p>
        </w:tc>
        <w:tc>
          <w:tcPr>
            <w:tcW w:w="469" w:type="dxa"/>
          </w:tcPr>
          <w:p w14:paraId="629A138E" w14:textId="77777777" w:rsidR="000F1759" w:rsidRPr="000F1759" w:rsidRDefault="000F1759" w:rsidP="000F1759">
            <w:pPr>
              <w:ind w:firstLine="0"/>
            </w:pPr>
          </w:p>
        </w:tc>
      </w:tr>
      <w:tr w:rsidR="000F1759" w:rsidRPr="000F1759" w14:paraId="2C0AA9DF" w14:textId="77777777" w:rsidTr="002105EF">
        <w:tc>
          <w:tcPr>
            <w:tcW w:w="2552" w:type="dxa"/>
          </w:tcPr>
          <w:p w14:paraId="643757EB" w14:textId="77777777" w:rsidR="000F1759" w:rsidRPr="000F1759" w:rsidRDefault="000F1759" w:rsidP="000F1759">
            <w:pPr>
              <w:ind w:firstLine="0"/>
              <w:jc w:val="right"/>
            </w:pPr>
          </w:p>
        </w:tc>
        <w:tc>
          <w:tcPr>
            <w:tcW w:w="567" w:type="dxa"/>
          </w:tcPr>
          <w:p w14:paraId="3A34ACA9" w14:textId="77777777" w:rsidR="000F1759" w:rsidRPr="000F1759" w:rsidRDefault="000F1759" w:rsidP="000F1759">
            <w:pPr>
              <w:ind w:firstLine="0"/>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sz w:val="20"/>
              </w:rPr>
            </w:pPr>
          </w:p>
        </w:tc>
        <w:tc>
          <w:tcPr>
            <w:tcW w:w="469" w:type="dxa"/>
          </w:tcPr>
          <w:p w14:paraId="0C441C9F" w14:textId="77777777" w:rsidR="000F1759" w:rsidRPr="000F1759" w:rsidRDefault="000F1759" w:rsidP="000F1759">
            <w:pPr>
              <w:ind w:firstLine="0"/>
            </w:pPr>
          </w:p>
        </w:tc>
      </w:tr>
    </w:tbl>
    <w:p w14:paraId="3023AD00" w14:textId="77777777" w:rsidR="000F1759" w:rsidRPr="000F1759" w:rsidRDefault="000F1759" w:rsidP="000F1759">
      <w:pPr>
        <w:numPr>
          <w:ilvl w:val="0"/>
          <w:numId w:val="19"/>
        </w:numPr>
        <w:spacing w:before="240" w:after="120" w:line="480" w:lineRule="auto"/>
        <w:ind w:left="426" w:hanging="426"/>
        <w:contextualSpacing/>
        <w:rPr>
          <w:b/>
        </w:rPr>
      </w:pPr>
      <w:r w:rsidRPr="000F1759">
        <w:rPr>
          <w:b/>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trPr>
        <w:tc>
          <w:tcPr>
            <w:tcW w:w="2552" w:type="dxa"/>
          </w:tcPr>
          <w:p w14:paraId="63B09C6F" w14:textId="77777777" w:rsidR="000F1759" w:rsidRPr="000F1759" w:rsidRDefault="000F1759" w:rsidP="000F1759">
            <w:pPr>
              <w:ind w:firstLine="0"/>
              <w:jc w:val="right"/>
            </w:pPr>
            <w:r w:rsidRPr="000F1759">
              <w:rPr>
                <w:szCs w:val="22"/>
              </w:rPr>
              <w:t>Secondary</w:t>
            </w:r>
          </w:p>
        </w:tc>
        <w:tc>
          <w:tcPr>
            <w:tcW w:w="469" w:type="dxa"/>
          </w:tcPr>
          <w:p w14:paraId="096E3A73"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904" w:type="dxa"/>
          </w:tcPr>
          <w:p w14:paraId="64C5055F" w14:textId="77777777" w:rsidR="000F1759" w:rsidRPr="000F1759" w:rsidRDefault="000F1759" w:rsidP="000F1759">
            <w:pPr>
              <w:ind w:firstLine="0"/>
              <w:jc w:val="right"/>
            </w:pPr>
            <w:r w:rsidRPr="000F1759">
              <w:rPr>
                <w:szCs w:val="22"/>
              </w:rPr>
              <w:t>University degree</w:t>
            </w:r>
          </w:p>
        </w:tc>
        <w:tc>
          <w:tcPr>
            <w:tcW w:w="490" w:type="dxa"/>
          </w:tcPr>
          <w:p w14:paraId="756C052B"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151249BA" w14:textId="77777777" w:rsidTr="002105EF">
        <w:trPr>
          <w:jc w:val="center"/>
        </w:trPr>
        <w:tc>
          <w:tcPr>
            <w:tcW w:w="2552" w:type="dxa"/>
          </w:tcPr>
          <w:p w14:paraId="00F94507" w14:textId="77777777" w:rsidR="000F1759" w:rsidRPr="000F1759" w:rsidRDefault="000F1759" w:rsidP="000F1759">
            <w:pPr>
              <w:ind w:firstLine="0"/>
              <w:jc w:val="right"/>
            </w:pPr>
            <w:r w:rsidRPr="000F1759">
              <w:rPr>
                <w:szCs w:val="22"/>
              </w:rPr>
              <w:t>Foundation degree/HND</w:t>
            </w:r>
          </w:p>
        </w:tc>
        <w:tc>
          <w:tcPr>
            <w:tcW w:w="469" w:type="dxa"/>
          </w:tcPr>
          <w:p w14:paraId="75D9C10E" w14:textId="77777777" w:rsidR="000F1759" w:rsidRPr="000F1759" w:rsidRDefault="000F1759" w:rsidP="000F1759">
            <w:pPr>
              <w:ind w:firstLine="0"/>
              <w:jc w:val="left"/>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904" w:type="dxa"/>
          </w:tcPr>
          <w:p w14:paraId="3DD03A09" w14:textId="77777777" w:rsidR="000F1759" w:rsidRPr="000F1759" w:rsidRDefault="000F1759" w:rsidP="000F1759">
            <w:pPr>
              <w:ind w:firstLine="0"/>
              <w:jc w:val="right"/>
            </w:pPr>
            <w:r w:rsidRPr="000F1759">
              <w:rPr>
                <w:szCs w:val="22"/>
              </w:rPr>
              <w:t>Professional qualification</w:t>
            </w:r>
          </w:p>
        </w:tc>
        <w:tc>
          <w:tcPr>
            <w:tcW w:w="490" w:type="dxa"/>
          </w:tcPr>
          <w:p w14:paraId="784F4B8D"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bl>
    <w:p w14:paraId="79A30E74" w14:textId="77777777" w:rsidR="000F1759" w:rsidRPr="000F1759" w:rsidRDefault="000F1759" w:rsidP="000F1759">
      <w:pPr>
        <w:numPr>
          <w:ilvl w:val="0"/>
          <w:numId w:val="19"/>
        </w:numPr>
        <w:spacing w:before="240" w:after="120" w:line="480" w:lineRule="auto"/>
        <w:ind w:left="426" w:hanging="426"/>
        <w:contextualSpacing/>
        <w:rPr>
          <w:b/>
        </w:rPr>
      </w:pPr>
      <w:r w:rsidRPr="000F1759">
        <w:rPr>
          <w:b/>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pPr>
            <w:r w:rsidRPr="000F1759">
              <w:t xml:space="preserve">EU support payments     </w:t>
            </w:r>
          </w:p>
        </w:tc>
        <w:tc>
          <w:tcPr>
            <w:tcW w:w="567" w:type="dxa"/>
          </w:tcPr>
          <w:p w14:paraId="4962584A"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Off farm income</w:t>
            </w:r>
          </w:p>
        </w:tc>
        <w:tc>
          <w:tcPr>
            <w:tcW w:w="469" w:type="dxa"/>
          </w:tcPr>
          <w:p w14:paraId="643EF522"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1CDEB7F9" w14:textId="77777777" w:rsidTr="002105EF">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 xml:space="preserve">Sale of milk </w:t>
            </w:r>
          </w:p>
        </w:tc>
        <w:tc>
          <w:tcPr>
            <w:tcW w:w="567" w:type="dxa"/>
          </w:tcPr>
          <w:p w14:paraId="19873B9B"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 xml:space="preserve">Sale of meat products </w:t>
            </w:r>
          </w:p>
        </w:tc>
        <w:tc>
          <w:tcPr>
            <w:tcW w:w="469" w:type="dxa"/>
          </w:tcPr>
          <w:p w14:paraId="33BAB5D7"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3D3CE0BA" w14:textId="77777777" w:rsidTr="002105EF">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pPr>
            <w:r w:rsidRPr="000F1759">
              <w:t xml:space="preserve">           Sale of local food products</w:t>
            </w:r>
          </w:p>
        </w:tc>
        <w:tc>
          <w:tcPr>
            <w:tcW w:w="567" w:type="dxa"/>
          </w:tcPr>
          <w:p w14:paraId="0C0DEE3F"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Government subsides</w:t>
            </w:r>
          </w:p>
        </w:tc>
        <w:tc>
          <w:tcPr>
            <w:tcW w:w="469" w:type="dxa"/>
          </w:tcPr>
          <w:p w14:paraId="0E2F076F"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4EF979B1" w14:textId="77777777" w:rsidTr="002105EF">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Other, please state: ______________________________________</w:t>
            </w:r>
          </w:p>
        </w:tc>
        <w:tc>
          <w:tcPr>
            <w:tcW w:w="469" w:type="dxa"/>
          </w:tcPr>
          <w:p w14:paraId="79A87766" w14:textId="77777777" w:rsidR="000F1759" w:rsidRPr="000F1759" w:rsidRDefault="000F1759" w:rsidP="000F1759">
            <w:pPr>
              <w:ind w:firstLine="0"/>
            </w:pPr>
          </w:p>
        </w:tc>
      </w:tr>
    </w:tbl>
    <w:p w14:paraId="53BE5BE2" w14:textId="77777777" w:rsidR="000F1759" w:rsidRPr="000F1759" w:rsidRDefault="000F1759" w:rsidP="000F1759">
      <w:pPr>
        <w:numPr>
          <w:ilvl w:val="0"/>
          <w:numId w:val="19"/>
        </w:numPr>
        <w:spacing w:before="240" w:after="120" w:line="480" w:lineRule="auto"/>
        <w:ind w:left="426" w:hanging="426"/>
        <w:contextualSpacing/>
        <w:rPr>
          <w:b/>
        </w:rPr>
      </w:pPr>
      <w:r w:rsidRPr="000F1759">
        <w:rPr>
          <w:b/>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pPr>
            <w:r w:rsidRPr="000F1759">
              <w:t xml:space="preserve">Less than 200    </w:t>
            </w:r>
          </w:p>
        </w:tc>
        <w:tc>
          <w:tcPr>
            <w:tcW w:w="567" w:type="dxa"/>
          </w:tcPr>
          <w:p w14:paraId="19BE344D"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201-400</w:t>
            </w:r>
          </w:p>
        </w:tc>
        <w:tc>
          <w:tcPr>
            <w:tcW w:w="469" w:type="dxa"/>
          </w:tcPr>
          <w:p w14:paraId="7E05044B"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71F2AD27" w14:textId="77777777" w:rsidTr="002105EF">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 xml:space="preserve">401 - $800 </w:t>
            </w:r>
          </w:p>
        </w:tc>
        <w:tc>
          <w:tcPr>
            <w:tcW w:w="567" w:type="dxa"/>
          </w:tcPr>
          <w:p w14:paraId="2E561071"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801-1,600</w:t>
            </w:r>
          </w:p>
        </w:tc>
        <w:tc>
          <w:tcPr>
            <w:tcW w:w="469" w:type="dxa"/>
          </w:tcPr>
          <w:p w14:paraId="376D2A0B"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r w:rsidR="000F1759" w:rsidRPr="000F1759" w14:paraId="28A66E05" w14:textId="77777777" w:rsidTr="002105EF">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1,601-3,000</w:t>
            </w:r>
          </w:p>
        </w:tc>
        <w:tc>
          <w:tcPr>
            <w:tcW w:w="567" w:type="dxa"/>
          </w:tcPr>
          <w:p w14:paraId="6F499212"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pPr>
            <w:r w:rsidRPr="000F1759">
              <w:t>More than 3,000</w:t>
            </w:r>
          </w:p>
        </w:tc>
        <w:tc>
          <w:tcPr>
            <w:tcW w:w="469" w:type="dxa"/>
          </w:tcPr>
          <w:p w14:paraId="63D97690" w14:textId="77777777" w:rsidR="000F1759" w:rsidRPr="000F1759" w:rsidRDefault="000F1759" w:rsidP="000F1759">
            <w:pPr>
              <w:ind w:firstLine="0"/>
            </w:pPr>
            <w:r w:rsidRPr="000F1759">
              <w:fldChar w:fldCharType="begin">
                <w:ffData>
                  <w:name w:val="Check15"/>
                  <w:enabled/>
                  <w:calcOnExit w:val="0"/>
                  <w:checkBox>
                    <w:sizeAuto/>
                    <w:default w:val="0"/>
                  </w:checkBox>
                </w:ffData>
              </w:fldChar>
            </w:r>
            <w:r w:rsidRPr="000F1759">
              <w:instrText xml:space="preserve"> FORMCHECKBOX </w:instrText>
            </w:r>
            <w:r w:rsidR="00EB62D6">
              <w:fldChar w:fldCharType="separate"/>
            </w:r>
            <w:r w:rsidRPr="000F1759">
              <w:fldChar w:fldCharType="end"/>
            </w:r>
          </w:p>
        </w:tc>
      </w:tr>
    </w:tbl>
    <w:p w14:paraId="13D78B63" w14:textId="77777777" w:rsidR="000F1759" w:rsidRPr="000F1759" w:rsidRDefault="000F1759" w:rsidP="000F1759">
      <w:pPr>
        <w:spacing w:after="120" w:line="240" w:lineRule="auto"/>
        <w:ind w:firstLine="0"/>
      </w:pPr>
    </w:p>
    <w:p w14:paraId="4F0B1913" w14:textId="77777777" w:rsidR="000F1759" w:rsidRPr="000F1759" w:rsidRDefault="000F1759" w:rsidP="000F1759">
      <w:pPr>
        <w:spacing w:after="120" w:line="240" w:lineRule="auto"/>
        <w:ind w:firstLine="0"/>
      </w:pPr>
    </w:p>
    <w:p w14:paraId="2CA48A5B" w14:textId="77777777" w:rsidR="000F1759" w:rsidRPr="00EB62D6" w:rsidRDefault="000F1759" w:rsidP="00EB62D6"/>
    <w:p w14:paraId="6AF2BDCD" w14:textId="45290D06" w:rsidR="00E22C93" w:rsidRDefault="0077411B">
      <w:pPr>
        <w:pStyle w:val="Firstparagraph"/>
      </w:pPr>
      <w:r>
        <w:rPr>
          <w:b/>
        </w:rPr>
        <w:t xml:space="preserve">Appendix </w:t>
      </w:r>
      <w:r w:rsidR="000F1759">
        <w:rPr>
          <w:b/>
        </w:rPr>
        <w:t>2</w:t>
      </w:r>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2E566E3" w:rsidR="00756551" w:rsidRDefault="0077411B" w:rsidP="00756551">
      <w:r>
        <w:rPr>
          <w:b/>
        </w:rPr>
        <w:t xml:space="preserve">Appendix </w:t>
      </w:r>
      <w:r w:rsidR="000F1759">
        <w:rPr>
          <w:b/>
        </w:rPr>
        <w:t>3</w:t>
      </w:r>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45A8E5C9" w:rsidR="00691156" w:rsidRDefault="0077411B" w:rsidP="00C266C5">
      <w:r>
        <w:rPr>
          <w:b/>
        </w:rPr>
        <w:t xml:space="preserve">Appendix </w:t>
      </w:r>
      <w:r w:rsidR="000F1759">
        <w:rPr>
          <w:b/>
        </w:rPr>
        <w:t>4</w:t>
      </w:r>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ORAN Dominic" w:date="2018-07-27T12:42:00Z" w:initials="MD">
    <w:p w14:paraId="4380015B" w14:textId="5932FF6F" w:rsidR="00191D15" w:rsidRDefault="00191D15">
      <w:pPr>
        <w:pStyle w:val="CommentText"/>
      </w:pPr>
      <w:r>
        <w:rPr>
          <w:rStyle w:val="CommentReference"/>
        </w:rPr>
        <w:annotationRef/>
      </w:r>
      <w:r>
        <w:t xml:space="preserve">Is it low – we should know </w:t>
      </w:r>
      <w:proofErr w:type="gramStart"/>
      <w:r>
        <w:t>by  now</w:t>
      </w:r>
      <w:proofErr w:type="gramEnd"/>
      <w:r>
        <w:t xml:space="preserve">? </w:t>
      </w:r>
    </w:p>
  </w:comment>
  <w:comment w:id="2" w:author="Warwick Wainwright" w:date="2018-07-27T13:08:00Z" w:initials="WW">
    <w:p w14:paraId="67FB4D06" w14:textId="1A5BF15E" w:rsidR="00191D15" w:rsidRDefault="00191D15">
      <w:pPr>
        <w:pStyle w:val="CommentText"/>
      </w:pPr>
      <w:r>
        <w:rPr>
          <w:rStyle w:val="CommentReference"/>
        </w:rPr>
        <w:annotationRef/>
      </w:r>
      <w:r w:rsidR="0002577D">
        <w:t>Nothing published yet and I’ve tried (unsuccessfully) to gain access to the data.</w:t>
      </w:r>
    </w:p>
  </w:comment>
  <w:comment w:id="3" w:author="Warwick Wainwright" w:date="2018-07-27T12:42:00Z" w:initials="WW">
    <w:p w14:paraId="6A56B29B" w14:textId="590716AF" w:rsidR="00191D15" w:rsidRDefault="00191D15">
      <w:pPr>
        <w:pStyle w:val="CommentText"/>
      </w:pPr>
      <w:r>
        <w:rPr>
          <w:rStyle w:val="CommentReference"/>
        </w:rPr>
        <w:annotationRef/>
      </w:r>
      <w:r>
        <w:t>A priori expectations?</w:t>
      </w:r>
    </w:p>
  </w:comment>
  <w:comment w:id="4" w:author="Warwick Wainwright" w:date="2018-07-27T12:42:00Z" w:initials="WW">
    <w:p w14:paraId="60A99A17" w14:textId="77777777" w:rsidR="00561947" w:rsidRDefault="00561947">
      <w:pPr>
        <w:pStyle w:val="CommentText"/>
      </w:pPr>
      <w:r>
        <w:rPr>
          <w:rStyle w:val="CommentReference"/>
        </w:rPr>
        <w:annotationRef/>
      </w:r>
      <w:r>
        <w:t>Because consensus on reporting for CE’s is to report model results for:</w:t>
      </w:r>
    </w:p>
    <w:p w14:paraId="2000C0FF" w14:textId="77777777" w:rsidR="00561947" w:rsidRDefault="00561947">
      <w:pPr>
        <w:pStyle w:val="CommentText"/>
      </w:pPr>
    </w:p>
    <w:p w14:paraId="7841C549" w14:textId="300A32D3" w:rsidR="00561947" w:rsidRDefault="00561947">
      <w:pPr>
        <w:pStyle w:val="CommentText"/>
      </w:pPr>
      <w:r>
        <w:t>All parameter estimates (sig or non-sig)</w:t>
      </w:r>
    </w:p>
    <w:p w14:paraId="376031A7" w14:textId="77777777" w:rsidR="00561947" w:rsidRDefault="00561947">
      <w:pPr>
        <w:pStyle w:val="CommentText"/>
      </w:pPr>
      <w:r>
        <w:t>All SD values (sig or non-sg)</w:t>
      </w:r>
    </w:p>
    <w:p w14:paraId="712DE8CF" w14:textId="431C756B" w:rsidR="00561947" w:rsidRDefault="00561947">
      <w:pPr>
        <w:pStyle w:val="CommentText"/>
      </w:pPr>
      <w:r>
        <w:t xml:space="preserve">Only sig covariates  </w:t>
      </w:r>
    </w:p>
    <w:p w14:paraId="1AA47A05" w14:textId="734F0E37" w:rsidR="00561947" w:rsidRDefault="00561947">
      <w:pPr>
        <w:pStyle w:val="CommentText"/>
      </w:pPr>
      <w:r>
        <w:t>Model summary stats</w:t>
      </w:r>
    </w:p>
  </w:comment>
  <w:comment w:id="5" w:author="Warwick Wainwright" w:date="2018-07-27T12:42:00Z" w:initials="WW">
    <w:p w14:paraId="6574DF52" w14:textId="73C09C4B" w:rsidR="00561947" w:rsidRDefault="00561947">
      <w:pPr>
        <w:pStyle w:val="CommentText"/>
      </w:pPr>
      <w:r>
        <w:rPr>
          <w:rStyle w:val="CommentReference"/>
        </w:rPr>
        <w:annotationRef/>
      </w:r>
      <w:r>
        <w:t xml:space="preserve">I personally have never seen this in a choice modelling paper before. I have addressed our findings concerning covariate interactions in the discussion, citing wider literature and consensus. </w:t>
      </w:r>
    </w:p>
  </w:comment>
  <w:comment w:id="6" w:author="Warwick Wainwright" w:date="2018-07-27T12:42:00Z" w:initials="WW">
    <w:p w14:paraId="279420E3" w14:textId="535D558F" w:rsidR="00A06EC2" w:rsidRDefault="00A06EC2">
      <w:pPr>
        <w:pStyle w:val="CommentText"/>
      </w:pPr>
      <w:r>
        <w:rPr>
          <w:rStyle w:val="CommentReference"/>
        </w:rPr>
        <w:annotationRef/>
      </w:r>
      <w:r>
        <w:t xml:space="preserve">I think this is OK as I’m reminding readers of non-sig interactions that perhaps one would postulate might be significant. </w:t>
      </w:r>
    </w:p>
  </w:comment>
  <w:comment w:id="7" w:author="MORAN Dominic" w:date="2018-07-27T12:42:00Z" w:initials="MD">
    <w:p w14:paraId="35D02A7A" w14:textId="30AD4874" w:rsidR="00191D15" w:rsidRPr="00FA3056" w:rsidRDefault="00191D15">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8" w:author="Warwick Wainwright" w:date="2018-07-27T12:42:00Z" w:initials="WW">
    <w:p w14:paraId="0F59A43E" w14:textId="4EB6CE3B" w:rsidR="00561947" w:rsidRDefault="00561947">
      <w:pPr>
        <w:pStyle w:val="CommentText"/>
      </w:pPr>
      <w:r>
        <w:rPr>
          <w:rStyle w:val="CommentReference"/>
        </w:rPr>
        <w:annotationRef/>
      </w:r>
      <w:r>
        <w:t>I think this is merely a (warranted) observ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191D15" w:rsidRDefault="00191D15">
      <w:pPr>
        <w:spacing w:line="240" w:lineRule="auto"/>
      </w:pPr>
      <w:r>
        <w:separator/>
      </w:r>
    </w:p>
  </w:endnote>
  <w:endnote w:type="continuationSeparator" w:id="0">
    <w:p w14:paraId="7FA5B3AA" w14:textId="77777777" w:rsidR="00191D15" w:rsidRDefault="00191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191D15" w:rsidRDefault="00191D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B62D6">
      <w:rPr>
        <w:rStyle w:val="PageNumber"/>
        <w:noProof/>
      </w:rPr>
      <w:t>2</w:t>
    </w:r>
    <w:r>
      <w:rPr>
        <w:rStyle w:val="PageNumber"/>
      </w:rPr>
      <w:fldChar w:fldCharType="end"/>
    </w:r>
  </w:p>
  <w:p w14:paraId="47F4B1D5" w14:textId="77777777" w:rsidR="00191D15" w:rsidRDefault="00191D15"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191D15" w:rsidRDefault="00191D15">
      <w:pPr>
        <w:spacing w:line="240" w:lineRule="auto"/>
      </w:pPr>
      <w:r>
        <w:separator/>
      </w:r>
    </w:p>
  </w:footnote>
  <w:footnote w:type="continuationSeparator" w:id="0">
    <w:p w14:paraId="39391BA9" w14:textId="77777777" w:rsidR="00191D15" w:rsidRDefault="00191D15">
      <w:pPr>
        <w:spacing w:line="240" w:lineRule="auto"/>
      </w:pPr>
      <w:r>
        <w:continuationSeparator/>
      </w:r>
    </w:p>
  </w:footnote>
  <w:footnote w:id="1">
    <w:p w14:paraId="55E5D49B" w14:textId="77777777" w:rsidR="00191D15" w:rsidRDefault="00191D15"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191D15" w:rsidRPr="005D63D6" w:rsidRDefault="00191D15">
      <w:pPr>
        <w:pStyle w:val="FootnoteText"/>
      </w:pPr>
      <w:r>
        <w:rPr>
          <w:rStyle w:val="FootnoteReference"/>
        </w:rPr>
        <w:footnoteRef/>
      </w:r>
      <w:r>
        <w:t xml:space="preserve"> Note the </w:t>
      </w:r>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4AE0"/>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B62D6"/>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530496"/>
        <c:axId val="109536768"/>
        <c:axId val="0"/>
      </c:bar3DChart>
      <c:catAx>
        <c:axId val="10953049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536768"/>
        <c:crosses val="autoZero"/>
        <c:auto val="0"/>
        <c:lblAlgn val="ctr"/>
        <c:lblOffset val="100"/>
        <c:noMultiLvlLbl val="0"/>
      </c:catAx>
      <c:valAx>
        <c:axId val="109536768"/>
        <c:scaling>
          <c:orientation val="minMax"/>
        </c:scaling>
        <c:delete val="0"/>
        <c:axPos val="l"/>
        <c:majorGridlines>
          <c:spPr>
            <a:ln>
              <a:noFill/>
            </a:ln>
          </c:spPr>
        </c:majorGridlines>
        <c:title>
          <c:tx>
            <c:rich>
              <a:bodyPr rot="-5400000" vert="horz"/>
              <a:lstStyle/>
              <a:p>
                <a:pPr>
                  <a:defRPr/>
                </a:pPr>
                <a:r>
                  <a:rPr lang="en-GB"/>
                  <a:t>Percentage of sample</a:t>
                </a:r>
              </a:p>
            </c:rich>
          </c:tx>
          <c:layout/>
          <c:overlay val="0"/>
        </c:title>
        <c:numFmt formatCode="General" sourceLinked="1"/>
        <c:majorTickMark val="out"/>
        <c:minorTickMark val="none"/>
        <c:tickLblPos val="nextTo"/>
        <c:crossAx val="10953049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706D2F-DB75-44F5-BD0C-F017E68AA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TotalTime>
  <Pages>30</Pages>
  <Words>9374</Words>
  <Characters>176974</Characters>
  <Application>Microsoft Office Word</Application>
  <DocSecurity>0</DocSecurity>
  <Lines>1474</Lines>
  <Paragraphs>37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85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cp:revision>
  <cp:lastPrinted>2018-07-27T12:32:00Z</cp:lastPrinted>
  <dcterms:created xsi:type="dcterms:W3CDTF">2018-07-27T12:31:00Z</dcterms:created>
  <dcterms:modified xsi:type="dcterms:W3CDTF">2018-07-2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